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8DC30" w14:textId="0F582B30" w:rsidR="009911F7" w:rsidRDefault="00E06E44" w:rsidP="00E06E44">
      <w:pPr>
        <w:pStyle w:val="Heading2"/>
      </w:pPr>
      <w:r w:rsidRPr="00E06E44">
        <w:t>Genetic Algorithm</w:t>
      </w:r>
    </w:p>
    <w:p w14:paraId="447D7BE5" w14:textId="3FCB477E" w:rsidR="00E06E44" w:rsidRDefault="001C0087" w:rsidP="00E06E44">
      <w:r>
        <w:t xml:space="preserve">Charles Darwin’s </w:t>
      </w:r>
      <w:r w:rsidR="00452DC9">
        <w:t>T</w:t>
      </w:r>
      <w:r>
        <w:t xml:space="preserve">heory of </w:t>
      </w:r>
      <w:r w:rsidR="00452DC9">
        <w:t xml:space="preserve">Evolution through </w:t>
      </w:r>
      <w:r>
        <w:t xml:space="preserve">natural selection in his “On the Origin of Species” book </w:t>
      </w:r>
      <w:r>
        <w:fldChar w:fldCharType="begin"/>
      </w:r>
      <w:r w:rsidR="00AE5124">
        <w:instrText xml:space="preserve"> ADDIN ZOTERO_ITEM CSL_CITATION {"citationID":"NcfJtXRU","properties":{"formattedCitation":"(Darwin, 1876)","plainCitation":"(Darwin, 1876)","dontUpdate":true,"noteIndex":0},"citationItems":[{"id":414,"uris":["http://zotero.org/users/7139034/items/XR3GJ76U"],"uri":["http://zotero.org/users/7139034/items/XR3GJ76U"],"itemData":{"id":414,"type":"book","abstract":"This sixth edition of The Origin of Species was published in 1876. It is the last edition on which Darwin himself worked before his death in 1882, and offers a useful complement to the 2009 scholarly edition, edited by Jim Endersby and published by Cambridge University Press in Darwin's bicentennial year. The sixth edition contains a 'historical sketch' in which Darwin reviews the many works by eminent European and American scientists – beginning with Lamarck in 1801 – in which ideas of evolutionary species change and of natural selection were touched on but not developed. This edition, like all from the second onwards, contains the words 'by the Creator', controversially added to the famous last sentence in the book: 'There is grandeur in this view of life, with its several powers, having been breathed by the Creator into a few forms or into one...'","collection-title":"Cambridge Library Collection - Darwin, Evolution and Genetics","edition":"6","event-place":"Cambridge","ISBN":"978-1-108-00548-7","note":"DOI: 10.1017/CBO9780511694295","publisher":"Cambridge University Press","publisher-place":"Cambridge","source":"Cambridge University Press","title":"The Origin of Species: By Means of Natural Selection, or the Preservation of Favoured Races in the Struggle for Life","title-short":"The Origin of Species","URL":"https://www.cambridge.org/core/books/origin-of-species/694654882E6565652B725923A6278EAF","author":[{"family":"Darwin","given":"Charles"}],"accessed":{"date-parts":[["2022",2,22]]},"issued":{"date-parts":[["1876"]]}}}],"schema":"https://github.com/citation-style-language/schema/raw/master/csl-citation.json"} </w:instrText>
      </w:r>
      <w:r>
        <w:fldChar w:fldCharType="separate"/>
      </w:r>
      <w:r w:rsidRPr="001C0087">
        <w:t>(1876)</w:t>
      </w:r>
      <w:r>
        <w:fldChar w:fldCharType="end"/>
      </w:r>
      <w:r>
        <w:t xml:space="preserve">, though not </w:t>
      </w:r>
      <w:r w:rsidR="00452DC9">
        <w:t xml:space="preserve">completely </w:t>
      </w:r>
      <w:r>
        <w:t xml:space="preserve">factual </w:t>
      </w:r>
      <w:r w:rsidR="00AE5124">
        <w:t xml:space="preserve">as noted by the evolutionary biologist Stuart Newman </w:t>
      </w:r>
      <w:r w:rsidR="00AE5124">
        <w:fldChar w:fldCharType="begin"/>
      </w:r>
      <w:r w:rsidR="00AE5124">
        <w:instrText xml:space="preserve"> ADDIN ZOTERO_ITEM CSL_CITATION {"citationID":"jvsoJzlt","properties":{"formattedCitation":"(Mazur, 2008)","plainCitation":"(Mazur, 2008)","noteIndex":0},"citationItems":[{"id":417,"uris":["http://zotero.org/users/7139034/items/5ZQRCGUG"],"uri":["http://zotero.org/users/7139034/items/5ZQRCGUG"],"itemData":{"id":417,"type":"webpage","container-title":"Archaeology Archive - A Publication of the Archaeological Institute of America","genre":"Interview Article","language":"en","title":"The Origin of Form Was Abrupt Not Gradual - Archaeology Magazine Archive","URL":"https://archive.archaeology.org/online/interviews/newman.html","author":[{"family":"Mazur","given":"Suzan"}],"accessed":{"date-parts":[["2022",2,22]]},"issued":{"date-parts":[["2008",10,11]]}}}],"schema":"https://github.com/citation-style-language/schema/raw/master/csl-citation.json"} </w:instrText>
      </w:r>
      <w:r w:rsidR="00AE5124">
        <w:fldChar w:fldCharType="separate"/>
      </w:r>
      <w:r w:rsidR="00C30DE7" w:rsidRPr="00C30DE7">
        <w:t>(Mazur, 2008)</w:t>
      </w:r>
      <w:r w:rsidR="00AE5124">
        <w:fldChar w:fldCharType="end"/>
      </w:r>
      <w:r w:rsidR="00C343BD">
        <w:t xml:space="preserve"> and Gordons’s</w:t>
      </w:r>
      <w:r w:rsidR="00EA6407">
        <w:t xml:space="preserve"> </w:t>
      </w:r>
      <w:r w:rsidR="00EA6407">
        <w:fldChar w:fldCharType="begin"/>
      </w:r>
      <w:r w:rsidR="009317A0">
        <w:instrText xml:space="preserve"> ADDIN ZOTERO_ITEM CSL_CITATION {"citationID":"BIEeG7Rj","properties":{"formattedCitation":"(Gordon, 1999)","plainCitation":"(Gordon, 1999)","dontUpdate":true,"noteIndex":0},"citationItems":[{"id":419,"uris":["http://zotero.org/users/7139034/items/LYG979C3"],"uri":["http://zotero.org/users/7139034/items/LYG979C3"],"itemData":{"id":419,"type":"article-journal","abstract":"The concept of monophyly is central to much of modern biology. Despite many efforts over many years, important questions remain unanswered that relate both to the concept itself and to its various applications. This essay focuses primarily on four of these: i) Is it possible to define monophyly operationally, specifically with respect to both the structures of genomes and at the levels of the highest phylogenetic categories (kingdoms, phyla, classes)? ii) May the mosaic and chimeric structures of genomes be sufficiently important factors in phylogeny that situations exist in which the concept may not be applicable? iii) In the history of life on earth were there important groups of organisms that probably had polyphyletic, rather than monophyletic, origins? iv) Does the near universal search for monophyletic origins of clades lead, on occasion, to both undesirable narrowing of acceptable options for development of evolutionary scenarios and sometimes actual omission from consideration of less conventional types of both data and modes of thought, possibly at the expense of biological understanding? Three sections in the essay consider possible answers to these questions: i) A reassessment is made of major features of both the concept and some of its applications. Recent research results make it seem improbable that there could have been single basal forms for many of the highest categories of evolutionary differentiation (kingdoms, phyla, classes). The universal tree of life probably had many roots. Facts contributing to this perception include the phylogenetically widespread occurrences of: horizontal transfers of plasmids, viral genomes, and transposons; multiple genomic duplications; the existence and properties of large numbers of gene families and protein families; multiple symbioses; broad-scale hybridizations; and multiple homoplasys. Next, justifications are reassessed for the application of monophyletic frameworks to two major evolutionary developments usually interpreted as having been monophyletic: ii) the origins of life; and iii) the origins of the vertebrate tetrapods. For both cases polyphyletic hypotheses are suggested as more probable than monophyletic hypotheses. Major conclusions are, as answers to the four questions posed above: probably not, yes, yes, and yes.","container-title":"Biology and Philosophy","DOI":"10.1023/A:1006535524246","ISSN":"1572-8404","issue":"3","journalAbbreviation":"Biology &amp; Philosophy","language":"en","page":"331-348","source":"Springer Link","title":"The Concept of Monophyly: A Speculative Essay","title-short":"The Concept of Monophyly","volume":"14","author":[{"family":"Gordon","given":"Malcolm S."}],"issued":{"date-parts":[["1999",7,1]]}}}],"schema":"https://github.com/citation-style-language/schema/raw/master/csl-citation.json"} </w:instrText>
      </w:r>
      <w:r w:rsidR="00EA6407">
        <w:fldChar w:fldCharType="separate"/>
      </w:r>
      <w:r w:rsidR="00EA6407" w:rsidRPr="00C343BD">
        <w:t>(1999)</w:t>
      </w:r>
      <w:r w:rsidR="00EA6407">
        <w:fldChar w:fldCharType="end"/>
      </w:r>
      <w:r w:rsidR="00C343BD">
        <w:t xml:space="preserve"> findings on “The Concept of Monophyly”</w:t>
      </w:r>
      <w:r w:rsidR="008B1D99">
        <w:t>, has inspired many through analysis of its applications.</w:t>
      </w:r>
      <w:r w:rsidR="00332A67">
        <w:t xml:space="preserve"> The theory is grounded on the observation </w:t>
      </w:r>
      <w:r w:rsidR="00E043D9">
        <w:t>called</w:t>
      </w:r>
      <w:r w:rsidR="00332A67">
        <w:t xml:space="preserve"> ‘survival of the fittest</w:t>
      </w:r>
      <w:r w:rsidR="00D93CE6">
        <w:t>’</w:t>
      </w:r>
      <w:r w:rsidR="00332A67">
        <w:t xml:space="preserve">, through which, fitter and more capable individuals of a population </w:t>
      </w:r>
      <w:r w:rsidR="007678CE">
        <w:t>naturally achieve higher survival rates</w:t>
      </w:r>
      <w:r w:rsidR="00791B42">
        <w:t xml:space="preserve"> in their given environments</w:t>
      </w:r>
      <w:r w:rsidR="007678CE">
        <w:t xml:space="preserve">, providing them longer lifespans and more opportunities to pass on their superior genetic codes to the next generation. The weaker members of the population would typically achieve lower chances to pass on their inferior genetics, eventually being completely overwritten from the genetic history by fitter candidates over </w:t>
      </w:r>
      <w:r w:rsidR="00791B42">
        <w:t xml:space="preserve">the </w:t>
      </w:r>
      <w:r w:rsidR="007678CE">
        <w:t xml:space="preserve">progressing generations. </w:t>
      </w:r>
      <w:r w:rsidR="000159F9">
        <w:t xml:space="preserve">Darwin’s theory hinged on the concept of variation; that there is a range of differences between the genetic makeup of the individuals in the population, which when accumulated through the principles above would be able to push organisms past the barrier of </w:t>
      </w:r>
      <w:r w:rsidR="000159F9">
        <w:rPr>
          <w:i/>
          <w:iCs/>
        </w:rPr>
        <w:t>species</w:t>
      </w:r>
      <w:r w:rsidR="000159F9">
        <w:t xml:space="preserve"> towards something completely different, perhaps new, but ultimately better.</w:t>
      </w:r>
    </w:p>
    <w:p w14:paraId="785997B5" w14:textId="5063160A" w:rsidR="00791B42" w:rsidRDefault="00791B42" w:rsidP="00E06E44">
      <w:r>
        <w:t>The Genetic algorithms are a family of computational models that drew inspiration from Darwin’s evolutionary theory</w:t>
      </w:r>
      <w:r w:rsidR="006E02FD">
        <w:t xml:space="preserve"> known to have been originally introduced and investigated by the </w:t>
      </w:r>
      <w:r w:rsidR="00B35119">
        <w:t>American</w:t>
      </w:r>
      <w:r w:rsidR="006E02FD">
        <w:t xml:space="preserve"> engineer John Holland </w:t>
      </w:r>
      <w:r w:rsidR="00D16C25">
        <w:t xml:space="preserve">sometime in the 1960s </w:t>
      </w:r>
      <w:r w:rsidR="006E02FD">
        <w:fldChar w:fldCharType="begin"/>
      </w:r>
      <w:r w:rsidR="00D16C25">
        <w:instrText xml:space="preserve"> ADDIN ZOTERO_ITEM CSL_CITATION {"citationID":"u3XYMQg6","properties":{"formattedCitation":"(Coley, 1999; Holland, 1992)","plainCitation":"(Coley, 1999; Holland, 1992)","noteIndex":0},"citationItems":[{"id":422,"uris":["http://zotero.org/users/7139034/items/TICRJQ2W"],"uri":["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id":421,"uris":["http://zotero.org/users/7139034/items/YVC6MQKM"],"uri":["http://zotero.org/users/7139034/items/YVC6MQKM"],"itemData":{"id":421,"type":"book","abstract":"From the Publisher: 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 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 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 John H. Holland is Professor of Psychology and Professor of Electrical Engineering and Computer Science at the University of Michigan. He is also Maxwell Professor at the Santa Fe Institute and isDirector of the University of Michigan/Santa Fe Institute Advanced Research Program.","event-place":"Cambridge, MA, USA","ISBN":"978-0-262-08213-6","language":"en","number-of-pages":"228","publisher":"MIT Press","publisher-place":"Cambridge, MA, USA","source":"ACM Digital Library","title":"Adaptation in Natural and Artificial Systems: An Introductory Analysis with Applications to Biology, Control and Artificial Intelligence","title-short":"Adaptation in Natural and Artificial Systems","author":[{"family":"Holland","given":"John H."}],"issued":{"date-parts":[["1992"]]}}}],"schema":"https://github.com/citation-style-language/schema/raw/master/csl-citation.json"} </w:instrText>
      </w:r>
      <w:r w:rsidR="006E02FD">
        <w:fldChar w:fldCharType="separate"/>
      </w:r>
      <w:r w:rsidR="00D16C25" w:rsidRPr="00D16C25">
        <w:t>(Coley, 1999; Holland, 1992)</w:t>
      </w:r>
      <w:r w:rsidR="006E02FD">
        <w:fldChar w:fldCharType="end"/>
      </w:r>
      <w:r w:rsidR="00171B69">
        <w:t xml:space="preserve"> and it “is one of the first population-based stochastic algorithms proposed in history” </w:t>
      </w:r>
      <w:r w:rsidR="00171B69">
        <w:fldChar w:fldCharType="begin"/>
      </w:r>
      <w:r w:rsidR="00171B69">
        <w:instrText xml:space="preserve"> ADDIN ZOTERO_ITEM CSL_CITATION {"citationID":"pa9ZT4wT","properties":{"formattedCitation":"(Mirjalili, 2019)","plainCitation":"(Mirjalili, 2019)","noteIndex":0},"citationItems":[{"id":218,"uris":["http://zotero.org/users/7139034/items/48LCWXUH"],"uri":["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171B69">
        <w:fldChar w:fldCharType="separate"/>
      </w:r>
      <w:r w:rsidR="00171B69" w:rsidRPr="00171B69">
        <w:t>(</w:t>
      </w:r>
      <w:proofErr w:type="spellStart"/>
      <w:r w:rsidR="00171B69" w:rsidRPr="00171B69">
        <w:t>Mirjalili</w:t>
      </w:r>
      <w:proofErr w:type="spellEnd"/>
      <w:r w:rsidR="00171B69" w:rsidRPr="00171B69">
        <w:t>, 2019)</w:t>
      </w:r>
      <w:r w:rsidR="00171B69">
        <w:fldChar w:fldCharType="end"/>
      </w:r>
      <w:r>
        <w:t xml:space="preserve">. Using a chromosome-like data structure and recombination operators to simulate the mechanics of </w:t>
      </w:r>
      <w:r w:rsidR="00F47998">
        <w:t xml:space="preserve">DNA </w:t>
      </w:r>
      <w:r w:rsidR="00E043D9">
        <w:t>reproduction, these algorithms have been applied to a very broad range of problems often offering optimized potential solutions.</w:t>
      </w:r>
      <w:r w:rsidR="00D441B3">
        <w:t xml:space="preserve"> Typically, a genetic algorithm (GA) begins </w:t>
      </w:r>
      <w:r w:rsidR="00C85A2D">
        <w:t xml:space="preserve">with </w:t>
      </w:r>
      <w:r w:rsidR="00325B5E">
        <w:t xml:space="preserve">a list </w:t>
      </w:r>
      <w:r w:rsidR="00C85A2D">
        <w:t xml:space="preserve">of </w:t>
      </w:r>
      <w:r w:rsidR="00325B5E">
        <w:t>chromosome</w:t>
      </w:r>
      <w:r w:rsidR="00C85A2D">
        <w:t>s</w:t>
      </w:r>
      <w:r w:rsidR="00325B5E">
        <w:t xml:space="preserve"> representing a population. These chromosomes are often randomized to provide unique starting points for each member of the population. Then two processes called </w:t>
      </w:r>
      <w:r w:rsidR="00D7179E">
        <w:rPr>
          <w:i/>
          <w:iCs/>
        </w:rPr>
        <w:t>e</w:t>
      </w:r>
      <w:r w:rsidR="00325B5E" w:rsidRPr="00427355">
        <w:rPr>
          <w:i/>
          <w:iCs/>
        </w:rPr>
        <w:t>valuation</w:t>
      </w:r>
      <w:r w:rsidR="00325B5E">
        <w:t xml:space="preserve"> and </w:t>
      </w:r>
      <w:r w:rsidR="00D7179E">
        <w:rPr>
          <w:i/>
          <w:iCs/>
        </w:rPr>
        <w:t>f</w:t>
      </w:r>
      <w:r w:rsidR="00325B5E" w:rsidRPr="00427355">
        <w:rPr>
          <w:i/>
          <w:iCs/>
        </w:rPr>
        <w:t>itness</w:t>
      </w:r>
      <w:r w:rsidR="004624D7">
        <w:rPr>
          <w:i/>
          <w:iCs/>
        </w:rPr>
        <w:t xml:space="preserve"> allocation</w:t>
      </w:r>
      <w:r w:rsidR="00325B5E">
        <w:t xml:space="preserve"> are used </w:t>
      </w:r>
      <w:r w:rsidR="004624D7">
        <w:t>to award each member</w:t>
      </w:r>
      <w:r w:rsidR="002110E3">
        <w:t xml:space="preserve"> a measure of ‘attractiveness’ (also called fitness) in such a way that those chromosomes which represent a better solution to the target problem are given more chances to 'reproduce' than those chromosomes which are poorer solutions</w:t>
      </w:r>
      <w:r w:rsidR="001716BC">
        <w:t>.</w:t>
      </w:r>
      <w:r w:rsidR="004624D7" w:rsidRPr="004624D7">
        <w:t xml:space="preserve"> </w:t>
      </w:r>
      <w:r w:rsidR="004624D7">
        <w:t>The ‘attractiveness’ of any given individual is typically assigned relative to the current population.</w:t>
      </w:r>
      <w:r w:rsidR="001716BC">
        <w:t xml:space="preserve"> Lastly, individuals are </w:t>
      </w:r>
      <w:r w:rsidR="002110E3">
        <w:t xml:space="preserve">selected to be bred based on those allocations </w:t>
      </w:r>
      <w:r w:rsidR="00C85A2D">
        <w:t>making</w:t>
      </w:r>
      <w:r w:rsidR="001716BC">
        <w:t xml:space="preserve"> a ‘next generation’</w:t>
      </w:r>
      <w:r w:rsidR="00D93CE6">
        <w:t>,</w:t>
      </w:r>
      <w:r w:rsidR="001716BC">
        <w:t xml:space="preserve"> and mutations are randomly assigned under an appropriately low percentage to allow more variability in the </w:t>
      </w:r>
      <w:commentRangeStart w:id="0"/>
      <w:r w:rsidR="001716BC">
        <w:t>search spac</w:t>
      </w:r>
      <w:r w:rsidR="00E813BC">
        <w:t>e</w:t>
      </w:r>
      <w:commentRangeEnd w:id="0"/>
      <w:r w:rsidR="00E813BC">
        <w:rPr>
          <w:rStyle w:val="CommentReference"/>
        </w:rPr>
        <w:commentReference w:id="0"/>
      </w:r>
      <w:r w:rsidR="002110E3">
        <w:t>.</w:t>
      </w:r>
      <w:r w:rsidR="00452714">
        <w:t xml:space="preserve"> As the algorithm iterates through the generations, members of the population increase in fitness until a concluding ‘best individual’ is found after the ‘stop criteria’ is/are reached</w:t>
      </w:r>
      <w:r w:rsidR="00D93CE6">
        <w:t xml:space="preserve"> </w:t>
      </w:r>
      <w:r w:rsidR="00D93CE6">
        <w:fldChar w:fldCharType="begin"/>
      </w:r>
      <w:r w:rsidR="00D93CE6">
        <w:instrText xml:space="preserve"> ADDIN ZOTERO_ITEM CSL_CITATION {"citationID":"HZovuf77","properties":{"formattedCitation":"(Whitley, 1994)","plainCitation":"(Whitley, 1994)","noteIndex":0},"citationItems":[{"id":234,"uris":["http://zotero.org/users/7139034/items/XU9YXUQF"],"uri":["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D93CE6">
        <w:fldChar w:fldCharType="separate"/>
      </w:r>
      <w:r w:rsidR="00D93CE6" w:rsidRPr="00D441B3">
        <w:t>(Whitley, 1994)</w:t>
      </w:r>
      <w:r w:rsidR="00D93CE6">
        <w:fldChar w:fldCharType="end"/>
      </w:r>
      <w:r w:rsidR="00452714">
        <w:t>.</w:t>
      </w:r>
    </w:p>
    <w:p w14:paraId="159D316D" w14:textId="748295BF" w:rsidR="001716BC" w:rsidRDefault="00B35119" w:rsidP="00E06E44">
      <w:r>
        <w:t xml:space="preserve">The description of the algorithm is, to a certain extent, left purposefully vague because of the large flexibility </w:t>
      </w:r>
      <w:r w:rsidR="00D93CE6">
        <w:t>of</w:t>
      </w:r>
      <w:r>
        <w:t xml:space="preserve"> application that the algorithm offers. </w:t>
      </w:r>
      <w:proofErr w:type="gramStart"/>
      <w:r>
        <w:t>As long as</w:t>
      </w:r>
      <w:proofErr w:type="gramEnd"/>
      <w:r>
        <w:t xml:space="preserve"> the given problem can be encoded as a chromosome-based population and a function for evaluation of individual fitness (or attractiveness), the GA can be utilized. </w:t>
      </w:r>
      <w:r w:rsidR="00C85A2D">
        <w:t xml:space="preserve">Certainly, </w:t>
      </w:r>
      <w:r w:rsidR="00F81F81">
        <w:t>this</w:t>
      </w:r>
      <w:r w:rsidR="00807FA6">
        <w:t xml:space="preserve"> ease in</w:t>
      </w:r>
      <w:r w:rsidR="00F81F81">
        <w:t xml:space="preserve"> flexibility plays part in the reason why the GA remains one of the most popular evolutionary algorithms in literature </w:t>
      </w:r>
      <w:r w:rsidR="00F81F81">
        <w:fldChar w:fldCharType="begin"/>
      </w:r>
      <w:r w:rsidR="00F81F81">
        <w:instrText xml:space="preserve"> ADDIN ZOTERO_ITEM CSL_CITATION {"citationID":"C7R1ERlC","properties":{"formattedCitation":"(Mirjalili, 2019)","plainCitation":"(Mirjalili, 2019)","noteIndex":0},"citationItems":[{"id":218,"uris":["http://zotero.org/users/7139034/items/48LCWXUH"],"uri":["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F81F81">
        <w:fldChar w:fldCharType="separate"/>
      </w:r>
      <w:r w:rsidR="00F81F81" w:rsidRPr="00F81F81">
        <w:t>(</w:t>
      </w:r>
      <w:proofErr w:type="spellStart"/>
      <w:r w:rsidR="00F81F81" w:rsidRPr="00F81F81">
        <w:t>Mirjalili</w:t>
      </w:r>
      <w:proofErr w:type="spellEnd"/>
      <w:r w:rsidR="00F81F81" w:rsidRPr="00F81F81">
        <w:t>, 2019)</w:t>
      </w:r>
      <w:r w:rsidR="00F81F81">
        <w:fldChar w:fldCharType="end"/>
      </w:r>
      <w:r w:rsidR="00165100">
        <w:t xml:space="preserve"> with various applications found like </w:t>
      </w:r>
      <w:r w:rsidR="00226253">
        <w:t xml:space="preserve">the </w:t>
      </w:r>
      <w:r w:rsidR="00165100">
        <w:t>automatic design of c</w:t>
      </w:r>
      <w:r w:rsidR="00165100" w:rsidRPr="00165100">
        <w:t>onvolutional neural networks</w:t>
      </w:r>
      <w:r w:rsidR="00165100">
        <w:t xml:space="preserve"> for image classification </w:t>
      </w:r>
      <w:r w:rsidR="00165100">
        <w:fldChar w:fldCharType="begin"/>
      </w:r>
      <w:r w:rsidR="00165100">
        <w:instrText xml:space="preserve"> ADDIN ZOTERO_ITEM CSL_CITATION {"citationID":"krsf2QjR","properties":{"formattedCitation":"(Sun et al., 2020)","plainCitation":"(Sun et al., 2020)","noteIndex":0},"citationItems":[{"id":424,"uris":["http://zotero.org/users/7139034/items/3MTKBQPV"],"uri":["http://zotero.org/users/7139034/items/3MTKBQPV"],"itemData":{"id":424,"type":"article-journal","abstract":"Convolutional neural networks (CNNs) have gained remarkable success on many image classification tasks in recent years. However, the performance of CNNs highly relies upon their architectures. For the most state-of-the-art CNNs, their architectures are often manually designed with expertise in both CNNs and the investigated problems. Therefore, it is difficult for users, who have no extended expertise in CNNs, to design optimal CNN architectures for their own image classification problems of interest. In this article, we propose an automatic CNN architecture design method by using genetic algorithms, to effectively address the image classification tasks. The most merit of the proposed algorithm remains in its “automatic” characteristic that users do not need domain knowledge of CNNs when using the proposed algorithm, while they can still obtain a promising CNN architecture for the given images. The proposed algorithm is validated on widely used benchmark image classification datasets, compared to the state-of-the-art peer competitors covering eight manually designed CNNs, seven automatic + manually tuning, and five automatic CNN architecture design algorithms. The experimental results indicate the proposed algorithm outperforms the existing automatic CNN architecture design algorithms in terms of classification accuracy, parameter numbers, and consumed computational resources. The proposed algorithm also shows the very comparable classification accuracy to the best one from manually designed and automatic + manually tuning CNNs, while consuming fewer computational resources.","container-title":"IEEE Transactions on Cybernetics","DOI":"10.1109/TCYB.2020.2983860","ISSN":"2168-2275","issue":"9","note":"event: IEEE Transactions on Cybernetics","page":"3840-3854","source":"IEEE Xplore","title":"Automatically Designing CNN Architectures Using the Genetic Algorithm for Image Classification","volume":"50","author":[{"family":"Sun","given":"Yanan"},{"family":"Xue","given":"Bing"},{"family":"Zhang","given":"Mengjie"},{"family":"Yen","given":"Gary G."},{"family":"Lv","given":"Jiancheng"}],"issued":{"date-parts":[["2020",9]]}}}],"schema":"https://github.com/citation-style-language/schema/raw/master/csl-citation.json"} </w:instrText>
      </w:r>
      <w:r w:rsidR="00165100">
        <w:fldChar w:fldCharType="separate"/>
      </w:r>
      <w:r w:rsidR="00165100" w:rsidRPr="00165100">
        <w:t>(Sun et al., 2020)</w:t>
      </w:r>
      <w:r w:rsidR="00165100">
        <w:fldChar w:fldCharType="end"/>
      </w:r>
      <w:r w:rsidR="00165100">
        <w:t xml:space="preserve">, as a solver for systems of second-order </w:t>
      </w:r>
      <w:r w:rsidR="00165100">
        <w:lastRenderedPageBreak/>
        <w:t xml:space="preserve">boundary value problems </w:t>
      </w:r>
      <w:r w:rsidR="00165100">
        <w:fldChar w:fldCharType="begin"/>
      </w:r>
      <w:r w:rsidR="00165100">
        <w:instrText xml:space="preserve"> ADDIN ZOTERO_ITEM CSL_CITATION {"citationID":"87D1qXOA","properties":{"formattedCitation":"(Arqub &amp; Abo-Hammour, 2014)","plainCitation":"(Arqub &amp; Abo-Hammour, 2014)","noteIndex":0},"citationItems":[{"id":427,"uris":["http://zotero.org/users/7139034/items/3A3KIDHI"],"uri":["http://zotero.org/users/7139034/items/3A3KIDHI"],"itemData":{"id":427,"type":"article-journal","abstract":"In this paper, continuous genetic algorithm is introduced as an efficient solver for systems of second-order boundary value problems where smooth solution curves are used throughout the evolution of the algorithm to obtain the required nodal values of the unknown variables. The solution methodology is based on representing each derivative in the system of differential equations by its finite difference approximation. After that, the overall residue for all nodes in the given system of differential equations is formulated. The solution to the system of differential equations is then converted into the problem of minimizing the overall residue or maximizing the fitness function based on the nodal values generated from the genetic operators. Three numerical test problems including linear and nonlinear systems were analyzed to illustrate the procedure and confirm the performance of the proposed method. In addition to that, a convergence and sensitivity analysis to genetic operators and control parameters of the algorithm has been carried out. The numerical results show that the proposed algorithm is a robust and accurate procedure for solving systems of second-order boundary value problems. Furthermore, the obtained accuracy for the solutions using CGA is much better than the results obtained using some modern methods.","container-title":"Information Sciences","DOI":"10.1016/j.ins.2014.03.128","ISSN":"0020-0255","journalAbbreviation":"Information Sciences","language":"en","page":"396-415","source":"ScienceDirect","title":"Numerical solution of systems of second-order boundary value problems using continuous genetic algorithm","volume":"279","author":[{"family":"Arqub","given":"Omar Abu"},{"family":"Abo-Hammour","given":"Zaer"}],"issued":{"date-parts":[["2014",9,20]]}}}],"schema":"https://github.com/citation-style-language/schema/raw/master/csl-citation.json"} </w:instrText>
      </w:r>
      <w:r w:rsidR="00165100">
        <w:fldChar w:fldCharType="separate"/>
      </w:r>
      <w:r w:rsidR="00165100" w:rsidRPr="00165100">
        <w:t>(</w:t>
      </w:r>
      <w:proofErr w:type="spellStart"/>
      <w:r w:rsidR="00165100" w:rsidRPr="00165100">
        <w:t>Arqub</w:t>
      </w:r>
      <w:proofErr w:type="spellEnd"/>
      <w:r w:rsidR="00165100" w:rsidRPr="00165100">
        <w:t xml:space="preserve"> &amp; Abo-</w:t>
      </w:r>
      <w:proofErr w:type="spellStart"/>
      <w:r w:rsidR="00165100" w:rsidRPr="00165100">
        <w:t>Hammour</w:t>
      </w:r>
      <w:proofErr w:type="spellEnd"/>
      <w:r w:rsidR="00165100" w:rsidRPr="00165100">
        <w:t>, 2014)</w:t>
      </w:r>
      <w:r w:rsidR="00165100">
        <w:fldChar w:fldCharType="end"/>
      </w:r>
      <w:r w:rsidR="00165100">
        <w:t xml:space="preserve">, optimization of cogeneration plant systems </w:t>
      </w:r>
      <w:r w:rsidR="00C17697">
        <w:fldChar w:fldCharType="begin"/>
      </w:r>
      <w:r w:rsidR="00C17697">
        <w:instrText xml:space="preserve"> ADDIN ZOTERO_ITEM CSL_CITATION {"citationID":"WWWQhmr6","properties":{"formattedCitation":"(Ahmadi &amp; Dincer, 2010)","plainCitation":"(Ahmadi &amp; Dincer, 2010)","noteIndex":0},"citationItems":[{"id":429,"uris":["http://zotero.org/users/7139034/items/JL7MEBYA"],"uri":["http://zotero.org/users/7139034/items/JL7MEBYA"],"itemData":{"id":429,"type":"article-journal","abstract":"In the present work, a combined heat and power plant for cogeneration purposes that produces 50MW of electricity and 33.3kg/s of saturated steam at 13bar is optimized using genetic algorithm. The design parameters of the plant considered are compressor pressure ratio (rAC), compressor isentropic efficiency (ηcomp), gas turbine isentropic efficiency (ηGT), combustion chamber inlet temperature (T3), and turbine inlet temperature (TIT). In addition, to optimally find the optimum design parameters, an exergoeconomic approach is employed. A new objective function, representing total cost rate of the system product including cost rate of each equipment (sum of the operating cost, related to the fuel consumption) and cost rate of environmental impact (NOx and CO) is considered. Finally, the optimal values of decision variables are obtained by minimizing the objective function using evolutionary genetic algorithm. Moreover, the influence of changes in the demanded power on various design parameters are parametrically studied for 50, 60, 70MW of net power output. The results show that for a specific unit cost of fuel, the values of design parameters increase, as the required, with net power output increases. Also, the variations of the optimal decision variables versus unit cost of fuel reveal that by increasing the fuel cost, the pressure ratio, rAC, compressor isentropic efficiency, ηAC, turbine isentropic efficiency, ηGT, and turbine inlet temperature (TIT) increase.","collection-title":"The 3rd International Conference on Sustainable Energy and Environmental Protection, SEEP 2009","container-title":"Energy","DOI":"10.1016/j.energy.2010.07.050","ISSN":"0360-5442","issue":"12","journalAbbreviation":"Energy","language":"en","page":"5161-5172","source":"ScienceDirect","title":"Exergoenvironmental analysis and optimization of a cogeneration plant system using Multimodal Genetic Algorithm (MGA)","volume":"35","author":[{"family":"Ahmadi","given":"Pouria"},{"family":"Dincer","given":"Ibrahim"}],"issued":{"date-parts":[["2010",12,1]]}}}],"schema":"https://github.com/citation-style-language/schema/raw/master/csl-citation.json"} </w:instrText>
      </w:r>
      <w:r w:rsidR="00C17697">
        <w:fldChar w:fldCharType="separate"/>
      </w:r>
      <w:r w:rsidR="00C17697" w:rsidRPr="00C17697">
        <w:t xml:space="preserve">(Ahmadi &amp; </w:t>
      </w:r>
      <w:proofErr w:type="spellStart"/>
      <w:r w:rsidR="00C17697" w:rsidRPr="00C17697">
        <w:t>Dincer</w:t>
      </w:r>
      <w:proofErr w:type="spellEnd"/>
      <w:r w:rsidR="00C17697" w:rsidRPr="00C17697">
        <w:t>, 2010)</w:t>
      </w:r>
      <w:r w:rsidR="00C17697">
        <w:fldChar w:fldCharType="end"/>
      </w:r>
      <w:r w:rsidR="00C17697">
        <w:t xml:space="preserve"> and optimi</w:t>
      </w:r>
      <w:r w:rsidR="00226253">
        <w:t>z</w:t>
      </w:r>
      <w:r w:rsidR="00C17697">
        <w:t xml:space="preserve">ing a </w:t>
      </w:r>
      <w:r w:rsidR="00C17697" w:rsidRPr="00C17697">
        <w:t>back-propagation (BP) neural network</w:t>
      </w:r>
      <w:r w:rsidR="00C17697">
        <w:t xml:space="preserve"> </w:t>
      </w:r>
      <w:r w:rsidR="00C17697">
        <w:fldChar w:fldCharType="begin"/>
      </w:r>
      <w:r w:rsidR="00C17697">
        <w:instrText xml:space="preserve"> ADDIN ZOTERO_ITEM CSL_CITATION {"citationID":"xmDaqKpK","properties":{"formattedCitation":"(Ding et al., 2011)","plainCitation":"(Ding et al., 2011)","noteIndex":0},"citationItems":[{"id":433,"uris":["http://zotero.org/users/7139034/items/5WWT5HCB"],"uri":["http://zotero.org/users/7139034/items/5WWT5HCB"],"itemData":{"id":433,"type":"article-journal","abstract":"A back-propagation (BP) neural network has good self-learning, self-adapting and generalization ability, but it may easily get stuck in a local minimum, and has a poor rate of convergence. Therefore, a method to optimize a BP algorithm based on a genetic algorithm (GA) is proposed to speed the training of BP, and to overcome BP’s disadvantage of being easily stuck in a local minimum. The UCI data set is used here for experimental analysis and the experimental result shows that, compared with the BP algorithm and a method that only uses GA to learn the connection weights, our method that combines GA and BP to train the neural network works better; is less easily stuck in a local minimum; the trained network has a better generalization ability; and it has a good stabilization performance.","container-title":"Artificial Intelligence Review","DOI":"10.1007/s10462-011-9208-z","ISSN":"1573-7462","issue":"2","journalAbbreviation":"Artif Intell Rev","language":"en","page":"153-162","source":"Springer Link","title":"An optimizing BP neural network algorithm based on genetic algorithm","volume":"36","author":[{"family":"Ding","given":"Shifei"},{"family":"Su","given":"Chunyang"},{"family":"Yu","given":"Junzhao"}],"issued":{"date-parts":[["2011",8,1]]}}}],"schema":"https://github.com/citation-style-language/schema/raw/master/csl-citation.json"} </w:instrText>
      </w:r>
      <w:r w:rsidR="00C17697">
        <w:fldChar w:fldCharType="separate"/>
      </w:r>
      <w:r w:rsidR="00C17697" w:rsidRPr="00C17697">
        <w:t>(Ding et al., 2011)</w:t>
      </w:r>
      <w:r w:rsidR="00C17697">
        <w:fldChar w:fldCharType="end"/>
      </w:r>
      <w:r w:rsidR="00C17697">
        <w:t xml:space="preserve">, among many others. </w:t>
      </w:r>
      <w:r w:rsidR="005F04C9">
        <w:t xml:space="preserve">However, </w:t>
      </w:r>
      <w:proofErr w:type="gramStart"/>
      <w:r w:rsidR="005F04C9">
        <w:t>with regard to</w:t>
      </w:r>
      <w:proofErr w:type="gramEnd"/>
      <w:r w:rsidR="005F04C9">
        <w:t xml:space="preserve"> the problem domain of this study (TSP), delving </w:t>
      </w:r>
      <w:r w:rsidR="00D93CE6">
        <w:t xml:space="preserve">a </w:t>
      </w:r>
      <w:r w:rsidR="005F04C9">
        <w:t xml:space="preserve">bit deeper into its inner workings and variations </w:t>
      </w:r>
      <w:r w:rsidR="00452714">
        <w:t>gains</w:t>
      </w:r>
      <w:r w:rsidR="005F04C9">
        <w:t xml:space="preserve"> importance.</w:t>
      </w:r>
    </w:p>
    <w:p w14:paraId="2ED72502" w14:textId="77777777" w:rsidR="00C17697" w:rsidRDefault="00C17697" w:rsidP="00E06E44"/>
    <w:p w14:paraId="1D948ED4" w14:textId="28A7B860" w:rsidR="00452714" w:rsidRDefault="00E20A91" w:rsidP="0008448E">
      <w:pPr>
        <w:pStyle w:val="Heading3"/>
      </w:pPr>
      <w:r>
        <w:t>Defining Problem domain</w:t>
      </w:r>
    </w:p>
    <w:p w14:paraId="5454ACDC" w14:textId="558B5AF7" w:rsidR="0008448E" w:rsidRDefault="00E20A91" w:rsidP="0008448E">
      <w:r>
        <w:t xml:space="preserve">To utilize the GA, a method of representing the TSP as chromosomes and an evaluation function must be established. </w:t>
      </w:r>
      <w:commentRangeStart w:id="1"/>
      <w:r>
        <w:t>To re-iterate</w:t>
      </w:r>
      <w:commentRangeEnd w:id="1"/>
      <w:r w:rsidR="00E813BC">
        <w:rPr>
          <w:rStyle w:val="CommentReference"/>
        </w:rPr>
        <w:commentReference w:id="1"/>
      </w:r>
      <w:r w:rsidR="005018BF">
        <w:t>,</w:t>
      </w:r>
      <w:r>
        <w:t xml:space="preserve"> the TSP can be defined as “Given a list of cities and distances between each pair of cities, what is the shortest round trip from any given city of origin, visiting all other cities on the map once each?”. To break that down, there are two important rules to watch out for:</w:t>
      </w:r>
    </w:p>
    <w:p w14:paraId="39897E0C" w14:textId="07EA7086" w:rsidR="00E20A91" w:rsidRDefault="00E20A91" w:rsidP="00E20A91">
      <w:pPr>
        <w:pStyle w:val="ListParagraph"/>
        <w:numPr>
          <w:ilvl w:val="0"/>
          <w:numId w:val="1"/>
        </w:numPr>
      </w:pPr>
      <w:r>
        <w:t>Each city must be visited exactly one time</w:t>
      </w:r>
    </w:p>
    <w:p w14:paraId="47EB8A4A" w14:textId="40DDF6C0" w:rsidR="00E20A91" w:rsidRDefault="00E20A91" w:rsidP="00E20A91">
      <w:pPr>
        <w:pStyle w:val="ListParagraph"/>
        <w:numPr>
          <w:ilvl w:val="0"/>
          <w:numId w:val="1"/>
        </w:numPr>
      </w:pPr>
      <w:r>
        <w:t>We must return to the starting city</w:t>
      </w:r>
    </w:p>
    <w:p w14:paraId="1E4FEA7C" w14:textId="3164B50F" w:rsidR="00E20A91" w:rsidRDefault="00FE2999" w:rsidP="00E20A91">
      <w:r>
        <w:t>Each</w:t>
      </w:r>
      <w:r w:rsidR="00E20A91">
        <w:t xml:space="preserve"> city </w:t>
      </w:r>
      <w:r>
        <w:t xml:space="preserve">has a unique ID and </w:t>
      </w:r>
      <w:r w:rsidR="00E20A91">
        <w:t xml:space="preserve">can </w:t>
      </w:r>
      <w:r>
        <w:t xml:space="preserve">also </w:t>
      </w:r>
      <w:r w:rsidR="00E20A91">
        <w:t>be represented as a vector having x and y coordinates, and it can be used to symboli</w:t>
      </w:r>
      <w:r w:rsidR="00226253">
        <w:t>z</w:t>
      </w:r>
      <w:r w:rsidR="00E20A91">
        <w:t>e a gene in this context.</w:t>
      </w:r>
      <w:r w:rsidR="00EA1933">
        <w:t xml:space="preserve"> An individual</w:t>
      </w:r>
      <w:r w:rsidR="008E7B8E">
        <w:t>,</w:t>
      </w:r>
      <w:r w:rsidR="00EA1933">
        <w:t xml:space="preserve"> represented as a chromosome, would</w:t>
      </w:r>
      <w:r w:rsidR="009B3B7A">
        <w:t xml:space="preserve"> then</w:t>
      </w:r>
      <w:r w:rsidR="00EA1933">
        <w:t xml:space="preserve"> be a list of genes (or cities).</w:t>
      </w:r>
      <w:r w:rsidR="008E7B8E">
        <w:t xml:space="preserve"> And lastly, a population is a list of individuals</w:t>
      </w:r>
    </w:p>
    <w:p w14:paraId="20AE55FD" w14:textId="77777777" w:rsidR="00761AEE" w:rsidRDefault="00EA1933" w:rsidP="00761AEE">
      <w:pPr>
        <w:keepNext/>
        <w:jc w:val="center"/>
      </w:pPr>
      <w:r w:rsidRPr="00EA1933">
        <w:rPr>
          <w:noProof/>
        </w:rPr>
        <w:drawing>
          <wp:inline distT="0" distB="0" distL="0" distR="0" wp14:anchorId="65BF272E" wp14:editId="5577563E">
            <wp:extent cx="4379203" cy="2790496"/>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4379203" cy="2790496"/>
                    </a:xfrm>
                    <a:prstGeom prst="rect">
                      <a:avLst/>
                    </a:prstGeom>
                  </pic:spPr>
                </pic:pic>
              </a:graphicData>
            </a:graphic>
          </wp:inline>
        </w:drawing>
      </w:r>
    </w:p>
    <w:p w14:paraId="609DA29D" w14:textId="2CF87ECE" w:rsidR="00EA1933" w:rsidRDefault="00761AEE" w:rsidP="00761AEE">
      <w:pPr>
        <w:pStyle w:val="Caption"/>
        <w:jc w:val="center"/>
      </w:pPr>
      <w:r>
        <w:t xml:space="preserve">Figure </w:t>
      </w:r>
      <w:r>
        <w:fldChar w:fldCharType="begin"/>
      </w:r>
      <w:r>
        <w:instrText xml:space="preserve"> SEQ Figure \* ARABIC </w:instrText>
      </w:r>
      <w:r>
        <w:fldChar w:fldCharType="separate"/>
      </w:r>
      <w:r w:rsidR="00441714">
        <w:rPr>
          <w:noProof/>
        </w:rPr>
        <w:t>1</w:t>
      </w:r>
      <w:r>
        <w:fldChar w:fldCharType="end"/>
      </w:r>
      <w:r>
        <w:t xml:space="preserve"> - TSP setup</w:t>
      </w:r>
      <w:r>
        <w:rPr>
          <w:noProof/>
        </w:rPr>
        <w:t xml:space="preserve"> for the GA</w:t>
      </w:r>
    </w:p>
    <w:p w14:paraId="132691F1" w14:textId="7F82CD9F" w:rsidR="008E7B8E" w:rsidRDefault="008E7B8E" w:rsidP="008E7B8E">
      <w:r>
        <w:t xml:space="preserve">In keeping with the first rule, valid individuals are ones containing all cities </w:t>
      </w:r>
      <w:proofErr w:type="gramStart"/>
      <w:r>
        <w:t>in a given</w:t>
      </w:r>
      <w:proofErr w:type="gramEnd"/>
      <w:r>
        <w:t xml:space="preserve"> map exactly once within the sequence without any repetitions. As you may already be able to discern, this would </w:t>
      </w:r>
      <w:r w:rsidR="00D949CE">
        <w:t xml:space="preserve">also </w:t>
      </w:r>
      <w:r>
        <w:t>mean that each individual</w:t>
      </w:r>
      <w:r w:rsidR="0008015B">
        <w:t>/</w:t>
      </w:r>
      <w:r>
        <w:t xml:space="preserve">chromosome also represents a route or solution to the given map. By visiting the cities on the map in the sequence specified in a chromosome, you would have </w:t>
      </w:r>
      <w:proofErr w:type="spellStart"/>
      <w:r>
        <w:t>traveled</w:t>
      </w:r>
      <w:proofErr w:type="spellEnd"/>
      <w:r>
        <w:t xml:space="preserve"> the entire map visiting all cities once over as the TSP requires.</w:t>
      </w:r>
    </w:p>
    <w:p w14:paraId="7254AC3B" w14:textId="4728CE5A" w:rsidR="00D949CE" w:rsidRDefault="00D949CE" w:rsidP="00551F64">
      <w:pPr>
        <w:spacing w:after="0"/>
        <w:jc w:val="center"/>
        <w:rPr>
          <w:i/>
          <w:iCs/>
        </w:rPr>
      </w:pPr>
      <w:r w:rsidRPr="00D949CE">
        <w:rPr>
          <w:i/>
          <w:iCs/>
        </w:rPr>
        <w:t xml:space="preserve">Individual/Chromosome = </w:t>
      </w:r>
      <w:r>
        <w:rPr>
          <w:i/>
          <w:iCs/>
        </w:rPr>
        <w:t>S</w:t>
      </w:r>
      <w:r w:rsidRPr="00D949CE">
        <w:rPr>
          <w:i/>
          <w:iCs/>
        </w:rPr>
        <w:t>equence of Genes/Cities = TSP Route/Solution</w:t>
      </w:r>
    </w:p>
    <w:p w14:paraId="03811BAE" w14:textId="1D0881F6" w:rsidR="00551F64" w:rsidRPr="00D949CE" w:rsidRDefault="00551F64" w:rsidP="00551F64">
      <w:pPr>
        <w:pStyle w:val="Subtitle"/>
        <w:jc w:val="center"/>
      </w:pPr>
      <w:r>
        <w:t>(Synonymous within this context)</w:t>
      </w:r>
    </w:p>
    <w:p w14:paraId="0463384B" w14:textId="5C04850A" w:rsidR="00D949CE" w:rsidRDefault="006824D6" w:rsidP="00D949CE">
      <w:r>
        <w:lastRenderedPageBreak/>
        <w:t>T</w:t>
      </w:r>
      <w:r w:rsidR="00D949CE">
        <w:t>he TSP aims to find “the shortest round trip”</w:t>
      </w:r>
      <w:r>
        <w:t>.</w:t>
      </w:r>
      <w:r w:rsidR="00D949CE">
        <w:t xml:space="preserve"> </w:t>
      </w:r>
      <w:r w:rsidR="00551F64">
        <w:t xml:space="preserve">So, </w:t>
      </w:r>
      <w:r>
        <w:t>for evaluation</w:t>
      </w:r>
      <w:r w:rsidR="00DC6546">
        <w:t xml:space="preserve"> of </w:t>
      </w:r>
      <w:r w:rsidR="00551F64">
        <w:t>how good a</w:t>
      </w:r>
      <w:r w:rsidR="00DC6546">
        <w:t>ny given</w:t>
      </w:r>
      <w:r w:rsidR="00551F64">
        <w:t xml:space="preserve"> solution is, </w:t>
      </w:r>
      <w:r w:rsidR="002768B4">
        <w:t xml:space="preserve">one </w:t>
      </w:r>
      <w:r w:rsidR="00551F64">
        <w:t xml:space="preserve">would </w:t>
      </w:r>
      <w:r w:rsidR="002768B4">
        <w:t xml:space="preserve">have to </w:t>
      </w:r>
      <w:r w:rsidR="00551F64">
        <w:t xml:space="preserve">traverse the </w:t>
      </w:r>
      <w:r w:rsidR="002768B4">
        <w:t xml:space="preserve">map in the sequence instructed and calculate the </w:t>
      </w:r>
      <w:r>
        <w:t>t</w:t>
      </w:r>
      <w:r w:rsidR="002768B4" w:rsidRPr="006824D6">
        <w:t xml:space="preserve">otal </w:t>
      </w:r>
      <w:r>
        <w:t>d</w:t>
      </w:r>
      <w:r w:rsidR="002768B4" w:rsidRPr="006824D6">
        <w:t>istance</w:t>
      </w:r>
      <w:r w:rsidRPr="006824D6">
        <w:t xml:space="preserve"> </w:t>
      </w:r>
      <w:proofErr w:type="spellStart"/>
      <w:r>
        <w:t>t</w:t>
      </w:r>
      <w:r w:rsidR="002768B4" w:rsidRPr="006824D6">
        <w:t>raveled</w:t>
      </w:r>
      <w:proofErr w:type="spellEnd"/>
      <w:r w:rsidR="002768B4" w:rsidRPr="006824D6">
        <w:t xml:space="preserve"> </w:t>
      </w:r>
      <w:r w:rsidR="002768B4">
        <w:t>in this solution.</w:t>
      </w:r>
      <w:r>
        <w:t xml:space="preserve"> In keeping with the second rule,</w:t>
      </w:r>
      <w:r w:rsidR="00DC6546">
        <w:t xml:space="preserve"> included at the end of the calculation is the return trip back to the starting position. Because the algorithm aims to find the ‘shortest’ distance, the total distance </w:t>
      </w:r>
      <w:proofErr w:type="spellStart"/>
      <w:r w:rsidR="00DC6546">
        <w:t>traveled</w:t>
      </w:r>
      <w:proofErr w:type="spellEnd"/>
      <w:r w:rsidR="00DC6546">
        <w:t xml:space="preserve"> is </w:t>
      </w:r>
      <w:r w:rsidR="00226253">
        <w:t xml:space="preserve">then </w:t>
      </w:r>
      <w:r w:rsidR="00DC6546">
        <w:t xml:space="preserve">inversed and awarded as the evaluation score </w:t>
      </w:r>
      <w:r w:rsidR="00226253">
        <w:t>for the</w:t>
      </w:r>
      <w:r w:rsidR="00DC6546">
        <w:t xml:space="preserve"> proposed solution.</w:t>
      </w:r>
    </w:p>
    <w:p w14:paraId="04484D72" w14:textId="3E8C241E" w:rsidR="00DC6546" w:rsidRPr="00761AEE" w:rsidRDefault="00761AEE" w:rsidP="00DC6546">
      <w:pPr>
        <w:jc w:val="center"/>
        <w:rPr>
          <w:b/>
          <w:bCs/>
          <w:i/>
          <w:sz w:val="28"/>
          <w:szCs w:val="28"/>
        </w:rPr>
      </w:pPr>
      <m:oMathPara>
        <m:oMath>
          <m:r>
            <m:rPr>
              <m:sty m:val="bi"/>
            </m:rPr>
            <w:rPr>
              <w:rFonts w:ascii="Cambria Math" w:hAnsi="Cambria Math"/>
              <w:sz w:val="28"/>
              <w:szCs w:val="28"/>
            </w:rPr>
            <m:t>Score=</m:t>
          </m:r>
          <m:f>
            <m:fPr>
              <m:ctrlPr>
                <w:rPr>
                  <w:rFonts w:ascii="Cambria Math" w:hAnsi="Cambria Math"/>
                  <w:b/>
                  <w:bCs/>
                  <w:i/>
                  <w:sz w:val="28"/>
                  <w:szCs w:val="28"/>
                </w:rPr>
              </m:ctrlPr>
            </m:fPr>
            <m:num>
              <m:r>
                <m:rPr>
                  <m:sty m:val="bi"/>
                </m:rPr>
                <w:rPr>
                  <w:rFonts w:ascii="Cambria Math" w:hAnsi="Cambria Math"/>
                  <w:sz w:val="28"/>
                  <w:szCs w:val="28"/>
                </w:rPr>
                <m:t>1</m:t>
              </m:r>
            </m:num>
            <m:den>
              <m:r>
                <m:rPr>
                  <m:sty m:val="bi"/>
                </m:rPr>
                <w:rPr>
                  <w:rFonts w:ascii="Cambria Math" w:hAnsi="Cambria Math"/>
                  <w:sz w:val="28"/>
                  <w:szCs w:val="28"/>
                </w:rPr>
                <m:t>Total Distance Traveled</m:t>
              </m:r>
            </m:den>
          </m:f>
        </m:oMath>
      </m:oMathPara>
    </w:p>
    <w:p w14:paraId="3F42AC3C" w14:textId="77B80189" w:rsidR="00402D35" w:rsidRPr="00761AEE" w:rsidRDefault="00761AEE" w:rsidP="00761AEE">
      <w:pPr>
        <w:pStyle w:val="Caption"/>
        <w:jc w:val="center"/>
        <w:rPr>
          <w:i w:val="0"/>
          <w:iCs w:val="0"/>
        </w:rPr>
      </w:pPr>
      <w:r w:rsidRPr="00761AEE">
        <w:rPr>
          <w:i w:val="0"/>
          <w:iCs w:val="0"/>
        </w:rPr>
        <w:t xml:space="preserve">Equation </w:t>
      </w:r>
      <w:r w:rsidRPr="00761AEE">
        <w:rPr>
          <w:i w:val="0"/>
          <w:iCs w:val="0"/>
        </w:rPr>
        <w:fldChar w:fldCharType="begin"/>
      </w:r>
      <w:r w:rsidRPr="00761AEE">
        <w:rPr>
          <w:i w:val="0"/>
          <w:iCs w:val="0"/>
        </w:rPr>
        <w:instrText xml:space="preserve"> SEQ Equation \* ARABIC </w:instrText>
      </w:r>
      <w:r w:rsidRPr="00761AEE">
        <w:rPr>
          <w:i w:val="0"/>
          <w:iCs w:val="0"/>
        </w:rPr>
        <w:fldChar w:fldCharType="separate"/>
      </w:r>
      <w:r w:rsidRPr="00761AEE">
        <w:rPr>
          <w:i w:val="0"/>
          <w:iCs w:val="0"/>
          <w:noProof/>
        </w:rPr>
        <w:t>1</w:t>
      </w:r>
      <w:r w:rsidRPr="00761AEE">
        <w:rPr>
          <w:i w:val="0"/>
          <w:iCs w:val="0"/>
        </w:rPr>
        <w:fldChar w:fldCharType="end"/>
      </w:r>
      <w:r w:rsidRPr="00761AEE">
        <w:rPr>
          <w:i w:val="0"/>
          <w:iCs w:val="0"/>
        </w:rPr>
        <w:t xml:space="preserve"> - Evaluation Function</w:t>
      </w:r>
    </w:p>
    <w:p w14:paraId="420CEE02" w14:textId="6A40FA17" w:rsidR="00D949CE" w:rsidRDefault="003C6A45" w:rsidP="000956C8">
      <w:r>
        <w:t xml:space="preserve">Now that our problem domain has been defined </w:t>
      </w:r>
      <w:r w:rsidR="00226253">
        <w:t xml:space="preserve">concerning </w:t>
      </w:r>
      <w:r>
        <w:t>the GA, we can begin breaking the inner workings of the algorithm but first</w:t>
      </w:r>
      <w:r w:rsidR="00226253">
        <w:t>,</w:t>
      </w:r>
      <w:r>
        <w:t xml:space="preserve"> some clarification is in order. </w:t>
      </w:r>
      <w:r w:rsidR="00402D35">
        <w:t xml:space="preserve">Often, the notions of </w:t>
      </w:r>
      <w:r w:rsidR="00402D35" w:rsidRPr="00402D35">
        <w:rPr>
          <w:i/>
          <w:iCs/>
        </w:rPr>
        <w:t>evaluation</w:t>
      </w:r>
      <w:r w:rsidR="00402D35">
        <w:rPr>
          <w:i/>
          <w:iCs/>
        </w:rPr>
        <w:t xml:space="preserve"> </w:t>
      </w:r>
      <w:r w:rsidR="00402D35">
        <w:t xml:space="preserve">and </w:t>
      </w:r>
      <w:r w:rsidR="00402D35" w:rsidRPr="00402D35">
        <w:rPr>
          <w:i/>
          <w:iCs/>
        </w:rPr>
        <w:t>fitness</w:t>
      </w:r>
      <w:r w:rsidR="00402D35">
        <w:t xml:space="preserve"> are used interchangeably, however, it is useful to distinguish both functions. Evaluation provides a means to measure the performance of a given individual </w:t>
      </w:r>
      <w:r w:rsidR="00226253">
        <w:t xml:space="preserve">regarding </w:t>
      </w:r>
      <w:r w:rsidR="00402D35">
        <w:t>a set of parameters extracted from the problem domain</w:t>
      </w:r>
      <w:r w:rsidR="00B82CE0">
        <w:t>.</w:t>
      </w:r>
      <w:r w:rsidR="00550CEF">
        <w:t xml:space="preserve"> The fitness function then takes that performance score and transforms </w:t>
      </w:r>
      <w:r w:rsidR="00226253">
        <w:t xml:space="preserve">it </w:t>
      </w:r>
      <w:r w:rsidR="00550CEF">
        <w:t>into an allocation of reproductive opportunities</w:t>
      </w:r>
      <w:r w:rsidR="0008015B">
        <w:t xml:space="preserve"> </w:t>
      </w:r>
      <w:r w:rsidR="0008015B">
        <w:fldChar w:fldCharType="begin"/>
      </w:r>
      <w:r w:rsidR="0008015B">
        <w:instrText xml:space="preserve"> ADDIN ZOTERO_ITEM CSL_CITATION {"citationID":"q2NejWMF","properties":{"formattedCitation":"(Whitley, 1994)","plainCitation":"(Whitley, 1994)","noteIndex":0},"citationItems":[{"id":234,"uris":["http://zotero.org/users/7139034/items/XU9YXUQF"],"uri":["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08015B">
        <w:fldChar w:fldCharType="separate"/>
      </w:r>
      <w:r w:rsidR="0008015B" w:rsidRPr="0008015B">
        <w:t>(Whitley, 1994)</w:t>
      </w:r>
      <w:r w:rsidR="0008015B">
        <w:fldChar w:fldCharType="end"/>
      </w:r>
      <w:r w:rsidR="00550CEF">
        <w:t xml:space="preserve">. </w:t>
      </w:r>
      <w:r w:rsidR="00493AC9" w:rsidRPr="00226253">
        <w:t>F</w:t>
      </w:r>
      <w:r w:rsidR="00550CEF" w:rsidRPr="00226253">
        <w:t>itness</w:t>
      </w:r>
      <w:r w:rsidR="00550CEF">
        <w:t xml:space="preserve"> </w:t>
      </w:r>
      <w:r w:rsidR="00226253">
        <w:t xml:space="preserve">and </w:t>
      </w:r>
      <w:r w:rsidR="00493AC9">
        <w:t xml:space="preserve">the </w:t>
      </w:r>
      <w:r w:rsidR="00226253">
        <w:t>f</w:t>
      </w:r>
      <w:r w:rsidR="00493AC9" w:rsidRPr="00226253">
        <w:t xml:space="preserve">itness </w:t>
      </w:r>
      <w:r w:rsidR="00226253">
        <w:t>f</w:t>
      </w:r>
      <w:r w:rsidR="00493AC9" w:rsidRPr="00226253">
        <w:t>unction</w:t>
      </w:r>
      <w:r w:rsidR="00493AC9" w:rsidRPr="00493AC9">
        <w:rPr>
          <w:i/>
          <w:iCs/>
        </w:rPr>
        <w:t xml:space="preserve"> </w:t>
      </w:r>
      <w:r w:rsidR="00493AC9">
        <w:t xml:space="preserve">will be discussed </w:t>
      </w:r>
      <w:r w:rsidR="008D42C7">
        <w:t xml:space="preserve">further </w:t>
      </w:r>
      <w:r w:rsidR="00493AC9">
        <w:t xml:space="preserve">in </w:t>
      </w:r>
      <w:r w:rsidR="00F649A2">
        <w:t xml:space="preserve">a following </w:t>
      </w:r>
      <w:r w:rsidR="00550CEF">
        <w:t>section of this chapter.</w:t>
      </w:r>
      <w:r w:rsidR="00F649A2">
        <w:t xml:space="preserve"> </w:t>
      </w:r>
    </w:p>
    <w:p w14:paraId="5A4E9769" w14:textId="77777777" w:rsidR="00BA1586" w:rsidRPr="002F3E3D" w:rsidRDefault="00BA1586" w:rsidP="000956C8">
      <w:pPr>
        <w:rPr>
          <w:lang w:val="en-IE"/>
        </w:rPr>
      </w:pPr>
    </w:p>
    <w:p w14:paraId="217DEA93" w14:textId="426EA6FB" w:rsidR="005F04C9" w:rsidRDefault="00452714" w:rsidP="0008448E">
      <w:pPr>
        <w:pStyle w:val="Heading3"/>
      </w:pPr>
      <w:r w:rsidRPr="00452714">
        <w:t xml:space="preserve">Initial </w:t>
      </w:r>
      <w:r w:rsidRPr="0008448E">
        <w:t>Population</w:t>
      </w:r>
    </w:p>
    <w:p w14:paraId="2A08C0AE" w14:textId="0694A4AB" w:rsidR="00F97585" w:rsidRDefault="00C85A2D" w:rsidP="00F97585">
      <w:r>
        <w:t>In the same manner that Da</w:t>
      </w:r>
      <w:r w:rsidR="00A74B3E">
        <w:t>r</w:t>
      </w:r>
      <w:r>
        <w:t xml:space="preserve">win’s theory hinged on variations within the population, so also are variations critical for the functionality of the GA. </w:t>
      </w:r>
      <w:r w:rsidR="00A74B3E">
        <w:t>Each member of the population represents a solution on the solution search space</w:t>
      </w:r>
      <w:r w:rsidR="00F80E4C">
        <w:t xml:space="preserve"> and a</w:t>
      </w:r>
      <w:r w:rsidR="00A74B3E">
        <w:t>s the algorithm progresses, the population members search and narrow down on promising regions in the search spac</w:t>
      </w:r>
      <w:r w:rsidR="00F80E4C">
        <w:t>e</w:t>
      </w:r>
      <w:r w:rsidR="00A74B3E">
        <w:t xml:space="preserve">. </w:t>
      </w:r>
      <w:r w:rsidR="00F80E4C">
        <w:t xml:space="preserve">As such, the GA gains great benefit from an initial population that is </w:t>
      </w:r>
      <w:r w:rsidR="00267A73">
        <w:t>as</w:t>
      </w:r>
      <w:r w:rsidR="00F80E4C">
        <w:t xml:space="preserve"> spread out within the search space</w:t>
      </w:r>
      <w:r w:rsidR="00A74B3E">
        <w:t xml:space="preserve"> </w:t>
      </w:r>
      <w:r w:rsidR="00267A73">
        <w:t xml:space="preserve">as possible because it brings a </w:t>
      </w:r>
      <w:r w:rsidR="00A74B3E">
        <w:t>better chance of finding promising regions of the search space</w:t>
      </w:r>
      <w:r w:rsidR="00F80E4C">
        <w:t xml:space="preserve"> at an earlier time</w:t>
      </w:r>
      <w:r w:rsidR="00A74B3E">
        <w:t>.</w:t>
      </w:r>
      <w:r w:rsidR="00267A73">
        <w:t xml:space="preserve"> </w:t>
      </w:r>
      <w:r w:rsidR="00A75132">
        <w:t xml:space="preserve">In this study, the initial population was </w:t>
      </w:r>
      <w:r w:rsidR="009317A0">
        <w:t xml:space="preserve">generated simply using </w:t>
      </w:r>
      <w:r w:rsidR="00A75132">
        <w:t xml:space="preserve">random </w:t>
      </w:r>
      <w:r w:rsidR="009317A0">
        <w:t>distribution but</w:t>
      </w:r>
      <w:r w:rsidR="00FF29A3">
        <w:t xml:space="preserve">, </w:t>
      </w:r>
      <w:r w:rsidR="00A75132">
        <w:t>of course</w:t>
      </w:r>
      <w:r w:rsidR="00FF29A3">
        <w:t>,</w:t>
      </w:r>
      <w:r w:rsidR="00A75132">
        <w:t xml:space="preserve"> extra techniques like u</w:t>
      </w:r>
      <w:r w:rsidR="00AC7889">
        <w:t>tili</w:t>
      </w:r>
      <w:r w:rsidR="00125B80">
        <w:t>z</w:t>
      </w:r>
      <w:r w:rsidR="00AC7889">
        <w:t>ing</w:t>
      </w:r>
      <w:r w:rsidR="00A75132">
        <w:t xml:space="preserve"> </w:t>
      </w:r>
      <w:r w:rsidR="00125B80">
        <w:t>G</w:t>
      </w:r>
      <w:r w:rsidR="00A74B3E">
        <w:t xml:space="preserve">aussian distribution may be used </w:t>
      </w:r>
      <w:r w:rsidR="00AC7889">
        <w:t>with aims to</w:t>
      </w:r>
      <w:r w:rsidR="00A74B3E">
        <w:t xml:space="preserve"> </w:t>
      </w:r>
      <w:r w:rsidR="00565FF1">
        <w:t>maximi</w:t>
      </w:r>
      <w:r w:rsidR="00125B80">
        <w:t>z</w:t>
      </w:r>
      <w:r w:rsidR="00565FF1">
        <w:t>e search space coverage</w:t>
      </w:r>
      <w:r w:rsidR="009317A0">
        <w:t xml:space="preserve"> </w:t>
      </w:r>
      <w:r w:rsidR="009317A0">
        <w:fldChar w:fldCharType="begin"/>
      </w:r>
      <w:r w:rsidR="009317A0">
        <w:instrText xml:space="preserve"> ADDIN ZOTERO_ITEM CSL_CITATION {"citationID":"JsGTRuui","properties":{"formattedCitation":"(Mirjalili, 2019)","plainCitation":"(Mirjalili, 2019)","noteIndex":0},"citationItems":[{"id":218,"uris":["http://zotero.org/users/7139034/items/48LCWXUH"],"uri":["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9317A0">
        <w:fldChar w:fldCharType="separate"/>
      </w:r>
      <w:r w:rsidR="009317A0" w:rsidRPr="009317A0">
        <w:t>(</w:t>
      </w:r>
      <w:proofErr w:type="spellStart"/>
      <w:r w:rsidR="009317A0" w:rsidRPr="009317A0">
        <w:t>Mirjalili</w:t>
      </w:r>
      <w:proofErr w:type="spellEnd"/>
      <w:r w:rsidR="009317A0" w:rsidRPr="009317A0">
        <w:t>, 2019)</w:t>
      </w:r>
      <w:r w:rsidR="009317A0">
        <w:fldChar w:fldCharType="end"/>
      </w:r>
      <w:r w:rsidR="00A74B3E">
        <w:t>.</w:t>
      </w:r>
    </w:p>
    <w:p w14:paraId="1687E1D1" w14:textId="75EED7D4" w:rsidR="00761AEE" w:rsidRDefault="00761AEE" w:rsidP="00F97585"/>
    <w:p w14:paraId="66DAD61A" w14:textId="0B3102F7" w:rsidR="00761AEE" w:rsidRDefault="00761AEE" w:rsidP="00761AEE">
      <w:pPr>
        <w:pStyle w:val="Heading3"/>
      </w:pPr>
      <w:r>
        <w:t>Mating Pool Selection</w:t>
      </w:r>
    </w:p>
    <w:p w14:paraId="54051E8C" w14:textId="70AA9B08" w:rsidR="00125B80" w:rsidRDefault="00761AEE" w:rsidP="00125B80">
      <w:r>
        <w:t xml:space="preserve">Now that a population has been established, the next step according to the GA would be to select individuals for breeding creating the next, fitter, generation. As mentioned earlier, the process of selecting mating candidates is split into two parts, </w:t>
      </w:r>
      <w:r w:rsidRPr="00761AEE">
        <w:rPr>
          <w:i/>
          <w:iCs/>
        </w:rPr>
        <w:t>evaluation</w:t>
      </w:r>
      <w:r w:rsidR="00125B80">
        <w:rPr>
          <w:i/>
          <w:iCs/>
        </w:rPr>
        <w:t>,</w:t>
      </w:r>
      <w:r>
        <w:t xml:space="preserve"> and </w:t>
      </w:r>
      <w:r w:rsidRPr="00761AEE">
        <w:rPr>
          <w:i/>
          <w:iCs/>
        </w:rPr>
        <w:t>fitness</w:t>
      </w:r>
      <w:r>
        <w:t>. First, using the evaluation function</w:t>
      </w:r>
      <w:r w:rsidR="00125B80">
        <w:t>,</w:t>
      </w:r>
      <w:r>
        <w:t xml:space="preserve"> described in </w:t>
      </w:r>
      <w:r w:rsidRPr="00761AEE">
        <w:rPr>
          <w:b/>
          <w:bCs/>
        </w:rPr>
        <w:t>Equation 1</w:t>
      </w:r>
      <w:r>
        <w:t xml:space="preserve">, </w:t>
      </w:r>
      <w:r w:rsidR="00125B80">
        <w:t xml:space="preserve">is used </w:t>
      </w:r>
      <w:r>
        <w:t>for each member of the population, an</w:t>
      </w:r>
      <w:r w:rsidR="00125B80">
        <w:t>d</w:t>
      </w:r>
      <w:r>
        <w:t xml:space="preserve"> </w:t>
      </w:r>
      <w:r w:rsidR="00125B80">
        <w:t xml:space="preserve">an </w:t>
      </w:r>
      <w:r>
        <w:t xml:space="preserve">evaluation score is assigned determining how ‘good’ </w:t>
      </w:r>
      <w:r w:rsidR="00125B80">
        <w:t>each</w:t>
      </w:r>
      <w:r>
        <w:t xml:space="preserve"> proposed solution is.</w:t>
      </w:r>
      <w:r w:rsidR="005603D5">
        <w:t xml:space="preserve"> </w:t>
      </w:r>
      <w:r w:rsidR="002646FD">
        <w:t>I</w:t>
      </w:r>
      <w:r w:rsidR="00BA78F2">
        <w:t xml:space="preserve">t is </w:t>
      </w:r>
      <w:r w:rsidR="002646FD">
        <w:t xml:space="preserve">then </w:t>
      </w:r>
      <w:r w:rsidR="00BA78F2">
        <w:t xml:space="preserve">the job of the fitness function to select a mating pool filled with candidates </w:t>
      </w:r>
      <w:r w:rsidR="002646FD">
        <w:t xml:space="preserve">by simulating </w:t>
      </w:r>
      <w:r w:rsidR="00125B80">
        <w:t>breeding</w:t>
      </w:r>
      <w:r w:rsidR="002646FD">
        <w:t xml:space="preserve"> chances </w:t>
      </w:r>
      <w:r w:rsidR="00125B80">
        <w:t>for</w:t>
      </w:r>
      <w:r w:rsidR="002646FD">
        <w:t xml:space="preserve"> </w:t>
      </w:r>
      <w:proofErr w:type="gramStart"/>
      <w:r w:rsidR="002646FD">
        <w:t>each individual</w:t>
      </w:r>
      <w:proofErr w:type="gramEnd"/>
      <w:r w:rsidR="002646FD">
        <w:t>, given their evaluated scores</w:t>
      </w:r>
      <w:r w:rsidR="00BA78F2">
        <w:t>.</w:t>
      </w:r>
      <w:r w:rsidR="002646FD">
        <w:t xml:space="preserve"> </w:t>
      </w:r>
    </w:p>
    <w:p w14:paraId="2C11C759" w14:textId="0A46931D" w:rsidR="00F97585" w:rsidRDefault="00125B80" w:rsidP="00F97585">
      <w:r>
        <w:t>I</w:t>
      </w:r>
      <w:r w:rsidR="001F4B09">
        <w:t xml:space="preserve">n literature, there </w:t>
      </w:r>
      <w:r>
        <w:t>have been</w:t>
      </w:r>
      <w:r w:rsidR="001F4B09">
        <w:t xml:space="preserve"> many </w:t>
      </w:r>
      <w:r w:rsidR="002646FD">
        <w:t xml:space="preserve">fitness function </w:t>
      </w:r>
      <w:r w:rsidR="001F4B09">
        <w:t xml:space="preserve">variations that </w:t>
      </w:r>
      <w:r w:rsidR="002646FD">
        <w:t>have been used with the GA, each offering a measure of success</w:t>
      </w:r>
      <w:r>
        <w:t>…</w:t>
      </w:r>
    </w:p>
    <w:p w14:paraId="11872BA1" w14:textId="09A16BA0" w:rsidR="00BA78F2" w:rsidRDefault="00BA78F2" w:rsidP="00F97585"/>
    <w:p w14:paraId="10AA8C14" w14:textId="68B353CA" w:rsidR="00BA78F2" w:rsidRDefault="00BA78F2" w:rsidP="00BA78F2">
      <w:pPr>
        <w:pStyle w:val="Heading3"/>
      </w:pPr>
      <w:r>
        <w:t>Breeding</w:t>
      </w:r>
    </w:p>
    <w:p w14:paraId="42A26BFC" w14:textId="6C158932" w:rsidR="00BA78F2" w:rsidRDefault="00BA78F2" w:rsidP="00F97585"/>
    <w:p w14:paraId="113D3D86" w14:textId="22D91B3C" w:rsidR="00BA78F2" w:rsidRPr="00761AEE" w:rsidRDefault="00BA78F2" w:rsidP="00BA78F2">
      <w:pPr>
        <w:pStyle w:val="Heading3"/>
      </w:pPr>
      <w:r>
        <w:t>Mutation</w:t>
      </w:r>
    </w:p>
    <w:p w14:paraId="04BD5087" w14:textId="78E56814" w:rsidR="00F97585" w:rsidRDefault="003860D2" w:rsidP="00F97585">
      <w:r>
        <w:t>As new generations are made from the genetic make</w:t>
      </w:r>
      <w:r w:rsidR="001768FE">
        <w:t>-</w:t>
      </w:r>
      <w:r>
        <w:t>up of selected</w:t>
      </w:r>
      <w:r w:rsidR="008F6E5F">
        <w:t>,</w:t>
      </w:r>
      <w:r>
        <w:t xml:space="preserve"> fitter</w:t>
      </w:r>
      <w:r w:rsidR="008F6E5F">
        <w:t>,</w:t>
      </w:r>
      <w:r>
        <w:t xml:space="preserve"> individuals of the last generations, the algorithm begins to narrow down on specific patterns that have provided the best solutions within the search space. Unfortunately, this recycling of </w:t>
      </w:r>
      <w:proofErr w:type="spellStart"/>
      <w:r>
        <w:t>favorable</w:t>
      </w:r>
      <w:proofErr w:type="spellEnd"/>
      <w:r>
        <w:t xml:space="preserve"> genes possesses a flaw highlighted by the consideration</w:t>
      </w:r>
      <w:r w:rsidR="00931250">
        <w:t xml:space="preserve"> of local vs global optimums. Up till now, the GA has taken a varied initial population and, through selection and breeding operators, has isolated desirable parts of their gene sequence to narrow down a ‘best solution’. But obviously, we are not guaranteed to have the </w:t>
      </w:r>
      <w:r w:rsidR="00931250" w:rsidRPr="001768FE">
        <w:rPr>
          <w:u w:val="single"/>
        </w:rPr>
        <w:t>globally</w:t>
      </w:r>
      <w:r w:rsidR="00931250">
        <w:t xml:space="preserve"> best genetic components within the populations</w:t>
      </w:r>
      <w:r w:rsidR="008F6E5F">
        <w:t xml:space="preserve"> that</w:t>
      </w:r>
      <w:r w:rsidR="00931250">
        <w:t xml:space="preserve"> the algorithm began with. So, the GA may </w:t>
      </w:r>
      <w:r w:rsidR="008F6E5F">
        <w:t xml:space="preserve">be </w:t>
      </w:r>
      <w:r w:rsidR="00931250">
        <w:t>narrow</w:t>
      </w:r>
      <w:r w:rsidR="008F6E5F">
        <w:t>ing</w:t>
      </w:r>
      <w:r w:rsidR="00931250">
        <w:t xml:space="preserve"> down on a local rather than global optimum solution</w:t>
      </w:r>
      <w:r w:rsidR="008F6E5F">
        <w:t xml:space="preserve">, while </w:t>
      </w:r>
      <w:r w:rsidR="001768FE">
        <w:t>also giving an indication</w:t>
      </w:r>
      <w:r w:rsidR="00931250">
        <w:t xml:space="preserve"> </w:t>
      </w:r>
      <w:r w:rsidR="001768FE">
        <w:t xml:space="preserve">of the </w:t>
      </w:r>
      <w:r w:rsidR="00931250">
        <w:t>importance of mutation. Mutation can be seen as the operator charged with maintaining the genetic diversity of the population as it aims to preserve the diversity embodied in the initial generation. It does this by introducing new information into the genetic sequence</w:t>
      </w:r>
      <w:r w:rsidR="00055587">
        <w:t xml:space="preserve"> allowing the population to ‘leapfrog’ over potential sticking points </w:t>
      </w:r>
      <w:r w:rsidR="00055587">
        <w:fldChar w:fldCharType="begin"/>
      </w:r>
      <w:r w:rsidR="00055587">
        <w:instrText xml:space="preserve"> ADDIN ZOTERO_ITEM CSL_CITATION {"citationID":"KUWFE0ZE","properties":{"formattedCitation":"(Coley, 1999)","plainCitation":"(Coley, 1999)","noteIndex":0},"citationItems":[{"id":422,"uris":["http://zotero.org/users/7139034/items/TICRJQ2W"],"uri":["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schema":"https://github.com/citation-style-language/schema/raw/master/csl-citation.json"} </w:instrText>
      </w:r>
      <w:r w:rsidR="00055587">
        <w:fldChar w:fldCharType="separate"/>
      </w:r>
      <w:r w:rsidR="00055587" w:rsidRPr="00931250">
        <w:t>(Coley, 1999)</w:t>
      </w:r>
      <w:r w:rsidR="00055587">
        <w:fldChar w:fldCharType="end"/>
      </w:r>
      <w:r w:rsidR="00931250">
        <w:t>.</w:t>
      </w:r>
    </w:p>
    <w:p w14:paraId="55CBAB0F" w14:textId="0177FC8B" w:rsidR="00834110" w:rsidRPr="00441714" w:rsidRDefault="007375FA" w:rsidP="00834110">
      <w:r>
        <w:t xml:space="preserve">Through mutation, one or multiple genes within the chromosome are altered after </w:t>
      </w:r>
      <w:r w:rsidR="001768FE">
        <w:t xml:space="preserve">the </w:t>
      </w:r>
      <w:r>
        <w:t>creation of child solutions.</w:t>
      </w:r>
      <w:r w:rsidR="005255DF">
        <w:t xml:space="preserve"> </w:t>
      </w:r>
      <w:r w:rsidR="00834110">
        <w:t xml:space="preserve">The rate of mutation within the GA is often kept low because higher mutation rates convert the algorithm </w:t>
      </w:r>
      <w:r w:rsidR="001768FE">
        <w:t>into</w:t>
      </w:r>
      <w:r w:rsidR="00834110">
        <w:t xml:space="preserve"> a primitive random search algorithm. As such, studies have been done to isolate an optimal value to set that parameter</w:t>
      </w:r>
      <w:r w:rsidR="001768FE">
        <w:t>. T</w:t>
      </w:r>
      <w:r w:rsidR="00834110">
        <w:t xml:space="preserve">he study done by </w:t>
      </w:r>
      <w:proofErr w:type="spellStart"/>
      <w:r w:rsidR="00834110" w:rsidRPr="00441714">
        <w:t>Mirjalili</w:t>
      </w:r>
      <w:proofErr w:type="spellEnd"/>
      <w:r w:rsidR="00834110">
        <w:t xml:space="preserve"> </w:t>
      </w:r>
      <w:r w:rsidR="00834110">
        <w:fldChar w:fldCharType="begin"/>
      </w:r>
      <w:r w:rsidR="00834110">
        <w:instrText xml:space="preserve"> ADDIN ZOTERO_ITEM CSL_CITATION {"citationID":"oQ7polKm","properties":{"formattedCitation":"(Mirjalili, 2019)","plainCitation":"(Mirjalili, 2019)","noteIndex":0},"citationItems":[{"id":218,"uris":["http://zotero.org/users/7139034/items/48LCWXUH"],"uri":["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834110">
        <w:fldChar w:fldCharType="separate"/>
      </w:r>
      <w:r w:rsidR="00834110" w:rsidRPr="00441714">
        <w:t>(2019)</w:t>
      </w:r>
      <w:r w:rsidR="00834110">
        <w:fldChar w:fldCharType="end"/>
      </w:r>
      <w:r w:rsidR="00834110">
        <w:t xml:space="preserve"> </w:t>
      </w:r>
      <w:commentRangeStart w:id="2"/>
      <w:r w:rsidR="00834110">
        <w:t xml:space="preserve">found that to be at 0.6% </w:t>
      </w:r>
      <w:commentRangeEnd w:id="2"/>
      <w:r w:rsidR="00334DD8">
        <w:rPr>
          <w:rStyle w:val="CommentReference"/>
        </w:rPr>
        <w:commentReference w:id="2"/>
      </w:r>
      <w:r w:rsidR="00834110">
        <w:t>which was the rate used in this study.</w:t>
      </w:r>
    </w:p>
    <w:p w14:paraId="0C5A4F37" w14:textId="2BE690CA" w:rsidR="00441714" w:rsidRDefault="005255DF" w:rsidP="00441714">
      <w:r>
        <w:t xml:space="preserve">Within the context of this study, mutations needed to be handled uniquely. The chromosome of any individual within this study was a sequence of unique cities to visit within the map with no repetitions. So, including a mutation that </w:t>
      </w:r>
      <w:r w:rsidR="001768FE">
        <w:t xml:space="preserve">simply </w:t>
      </w:r>
      <w:r>
        <w:t xml:space="preserve">randomly altered a single gene within that sequence </w:t>
      </w:r>
      <w:r w:rsidR="00441714">
        <w:t>c</w:t>
      </w:r>
      <w:r>
        <w:t>ould break the validity of the sequence because</w:t>
      </w:r>
      <w:r w:rsidR="001768FE">
        <w:t xml:space="preserve"> m</w:t>
      </w:r>
      <w:r>
        <w:t xml:space="preserve">embers of the sequence must </w:t>
      </w:r>
      <w:r w:rsidR="001768FE">
        <w:t xml:space="preserve">already </w:t>
      </w:r>
      <w:r>
        <w:t>exist on the map</w:t>
      </w:r>
      <w:r w:rsidR="001768FE">
        <w:t xml:space="preserve"> and n</w:t>
      </w:r>
      <w:r w:rsidR="00441714">
        <w:t>o repetition is allowed</w:t>
      </w:r>
      <w:r w:rsidR="001768FE">
        <w:t xml:space="preserve">. </w:t>
      </w:r>
      <w:proofErr w:type="gramStart"/>
      <w:r w:rsidR="00441714">
        <w:t>Therefore</w:t>
      </w:r>
      <w:proofErr w:type="gramEnd"/>
      <w:r w:rsidR="00441714">
        <w:t>, in this study, mutations were treated as a swap between two randomly chosen cities along the sequence.</w:t>
      </w:r>
      <w:r w:rsidR="00334DD8">
        <w:t xml:space="preserve"> In other words, after breeding, each gene of each child has a 0.6% chance of swapping locations with another random</w:t>
      </w:r>
      <w:r w:rsidR="001768FE">
        <w:t>ly assigned</w:t>
      </w:r>
      <w:r w:rsidR="00334DD8">
        <w:t xml:space="preserve"> gene </w:t>
      </w:r>
      <w:r w:rsidR="001768FE">
        <w:t>along</w:t>
      </w:r>
      <w:r w:rsidR="00334DD8">
        <w:t xml:space="preserve"> the sequence.</w:t>
      </w:r>
    </w:p>
    <w:p w14:paraId="556F90A2" w14:textId="77777777" w:rsidR="00441714" w:rsidRDefault="00441714" w:rsidP="00441714">
      <w:pPr>
        <w:keepNext/>
        <w:jc w:val="center"/>
      </w:pPr>
      <w:r w:rsidRPr="00441714">
        <w:drawing>
          <wp:inline distT="0" distB="0" distL="0" distR="0" wp14:anchorId="1A36610F" wp14:editId="3627AAF2">
            <wp:extent cx="2857500" cy="1344339"/>
            <wp:effectExtent l="0" t="0" r="0" b="825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2857500" cy="1344339"/>
                    </a:xfrm>
                    <a:prstGeom prst="rect">
                      <a:avLst/>
                    </a:prstGeom>
                  </pic:spPr>
                </pic:pic>
              </a:graphicData>
            </a:graphic>
          </wp:inline>
        </w:drawing>
      </w:r>
    </w:p>
    <w:p w14:paraId="51EC2CD0" w14:textId="3B11DDCD" w:rsidR="00441714" w:rsidRDefault="00441714" w:rsidP="00441714">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 xml:space="preserve"> - GA Mutation</w:t>
      </w:r>
    </w:p>
    <w:p w14:paraId="3776C522" w14:textId="516724EE" w:rsidR="00441714" w:rsidRDefault="00441714" w:rsidP="00441714"/>
    <w:p w14:paraId="7D009B72" w14:textId="64CE3A20" w:rsidR="003410EC" w:rsidRDefault="003410EC" w:rsidP="003410EC">
      <w:pPr>
        <w:pStyle w:val="Heading3"/>
      </w:pPr>
      <w:r>
        <w:t>Results and Choices</w:t>
      </w:r>
    </w:p>
    <w:p w14:paraId="5698CD91" w14:textId="77777777" w:rsidR="00374F88" w:rsidRPr="00374F88" w:rsidRDefault="00374F88" w:rsidP="00374F88"/>
    <w:p w14:paraId="23065E8F" w14:textId="247EA29B" w:rsidR="006132AD" w:rsidRDefault="006132AD" w:rsidP="006132AD">
      <w:pPr>
        <w:pStyle w:val="Heading3"/>
      </w:pPr>
      <w:r>
        <w:t>Conclusion</w:t>
      </w:r>
    </w:p>
    <w:p w14:paraId="34DAF1EE" w14:textId="77777777" w:rsidR="006132AD" w:rsidRPr="006132AD" w:rsidRDefault="006132AD" w:rsidP="006132AD"/>
    <w:p w14:paraId="0863ABDE" w14:textId="14C93893" w:rsidR="00F97585" w:rsidRDefault="00F97585" w:rsidP="00F97585">
      <w:pPr>
        <w:pStyle w:val="Heading2"/>
      </w:pPr>
      <w:r>
        <w:t>Bibliography</w:t>
      </w:r>
    </w:p>
    <w:p w14:paraId="71DE32F3" w14:textId="77777777" w:rsidR="00441714" w:rsidRPr="00441714" w:rsidRDefault="00F97585" w:rsidP="00441714">
      <w:pPr>
        <w:pStyle w:val="Bibliography"/>
      </w:pPr>
      <w:r>
        <w:fldChar w:fldCharType="begin"/>
      </w:r>
      <w:r w:rsidR="00C30DE7">
        <w:instrText xml:space="preserve"> ADDIN ZOTERO_BIBL {"uncited":[],"omitted":[],"custom":[]} CSL_BIBLIOGRAPHY </w:instrText>
      </w:r>
      <w:r>
        <w:fldChar w:fldCharType="separate"/>
      </w:r>
      <w:r w:rsidR="00441714" w:rsidRPr="00441714">
        <w:t xml:space="preserve">Ahmadi, P., &amp; </w:t>
      </w:r>
      <w:proofErr w:type="spellStart"/>
      <w:r w:rsidR="00441714" w:rsidRPr="00441714">
        <w:t>Dincer</w:t>
      </w:r>
      <w:proofErr w:type="spellEnd"/>
      <w:r w:rsidR="00441714" w:rsidRPr="00441714">
        <w:t xml:space="preserve">, I. (2010). </w:t>
      </w:r>
      <w:proofErr w:type="spellStart"/>
      <w:r w:rsidR="00441714" w:rsidRPr="00441714">
        <w:t>Exergoenvironmental</w:t>
      </w:r>
      <w:proofErr w:type="spellEnd"/>
      <w:r w:rsidR="00441714" w:rsidRPr="00441714">
        <w:t xml:space="preserve"> analysis and optimization of a cogeneration plant system using Multimodal Genetic Algorithm (MGA). </w:t>
      </w:r>
      <w:r w:rsidR="00441714" w:rsidRPr="00441714">
        <w:rPr>
          <w:i/>
          <w:iCs/>
        </w:rPr>
        <w:t>Energy</w:t>
      </w:r>
      <w:r w:rsidR="00441714" w:rsidRPr="00441714">
        <w:t xml:space="preserve">, </w:t>
      </w:r>
      <w:r w:rsidR="00441714" w:rsidRPr="00441714">
        <w:rPr>
          <w:i/>
          <w:iCs/>
        </w:rPr>
        <w:t>35</w:t>
      </w:r>
      <w:r w:rsidR="00441714" w:rsidRPr="00441714">
        <w:t>(12), 5161–5172. https://doi.org/10.1016/j.energy.2010.07.050</w:t>
      </w:r>
    </w:p>
    <w:p w14:paraId="74558EC8" w14:textId="77777777" w:rsidR="00441714" w:rsidRPr="00441714" w:rsidRDefault="00441714" w:rsidP="00441714">
      <w:pPr>
        <w:pStyle w:val="Bibliography"/>
      </w:pPr>
      <w:proofErr w:type="spellStart"/>
      <w:r w:rsidRPr="00441714">
        <w:t>Arqub</w:t>
      </w:r>
      <w:proofErr w:type="spellEnd"/>
      <w:r w:rsidRPr="00441714">
        <w:t>, O. A., &amp; Abo-</w:t>
      </w:r>
      <w:proofErr w:type="spellStart"/>
      <w:r w:rsidRPr="00441714">
        <w:t>Hammour</w:t>
      </w:r>
      <w:proofErr w:type="spellEnd"/>
      <w:r w:rsidRPr="00441714">
        <w:t xml:space="preserve">, Z. (2014). Numerical solution of systems of second-order boundary value problems using continuous genetic algorithm. </w:t>
      </w:r>
      <w:r w:rsidRPr="00441714">
        <w:rPr>
          <w:i/>
          <w:iCs/>
        </w:rPr>
        <w:t>Information Sciences</w:t>
      </w:r>
      <w:r w:rsidRPr="00441714">
        <w:t xml:space="preserve">, </w:t>
      </w:r>
      <w:r w:rsidRPr="00441714">
        <w:rPr>
          <w:i/>
          <w:iCs/>
        </w:rPr>
        <w:t>279</w:t>
      </w:r>
      <w:r w:rsidRPr="00441714">
        <w:t>, 396–415. https://doi.org/10.1016/j.ins.2014.03.128</w:t>
      </w:r>
    </w:p>
    <w:p w14:paraId="11538E43" w14:textId="77777777" w:rsidR="00441714" w:rsidRPr="00441714" w:rsidRDefault="00441714" w:rsidP="00441714">
      <w:pPr>
        <w:pStyle w:val="Bibliography"/>
      </w:pPr>
      <w:r w:rsidRPr="00441714">
        <w:t xml:space="preserve">Coley, D. A. (1999). </w:t>
      </w:r>
      <w:r w:rsidRPr="00441714">
        <w:rPr>
          <w:i/>
          <w:iCs/>
        </w:rPr>
        <w:t xml:space="preserve">An Introduction </w:t>
      </w:r>
      <w:proofErr w:type="gramStart"/>
      <w:r w:rsidRPr="00441714">
        <w:rPr>
          <w:i/>
          <w:iCs/>
        </w:rPr>
        <w:t>To</w:t>
      </w:r>
      <w:proofErr w:type="gramEnd"/>
      <w:r w:rsidRPr="00441714">
        <w:rPr>
          <w:i/>
          <w:iCs/>
        </w:rPr>
        <w:t xml:space="preserve"> Genetic Algorithms For Scientists And Engineers</w:t>
      </w:r>
      <w:r w:rsidRPr="00441714">
        <w:t>. World Scientific Publishing Company.</w:t>
      </w:r>
    </w:p>
    <w:p w14:paraId="4D8560B4" w14:textId="77777777" w:rsidR="00441714" w:rsidRPr="00441714" w:rsidRDefault="00441714" w:rsidP="00441714">
      <w:pPr>
        <w:pStyle w:val="Bibliography"/>
      </w:pPr>
      <w:r w:rsidRPr="00441714">
        <w:t xml:space="preserve">Darwin, C. (1876). </w:t>
      </w:r>
      <w:r w:rsidRPr="00441714">
        <w:rPr>
          <w:i/>
          <w:iCs/>
        </w:rPr>
        <w:t>The Origin of Species: By Means of Natural Selection, or the Preservation of Favoured Races in the Struggle for Life</w:t>
      </w:r>
      <w:r w:rsidRPr="00441714">
        <w:t xml:space="preserve"> (6th ed.). Cambridge University Press. https://doi.org/10.1017/CBO9780511694295</w:t>
      </w:r>
    </w:p>
    <w:p w14:paraId="10DBB45B" w14:textId="77777777" w:rsidR="00441714" w:rsidRPr="00441714" w:rsidRDefault="00441714" w:rsidP="00441714">
      <w:pPr>
        <w:pStyle w:val="Bibliography"/>
      </w:pPr>
      <w:r w:rsidRPr="00441714">
        <w:t xml:space="preserve">Ding, S., </w:t>
      </w:r>
      <w:proofErr w:type="spellStart"/>
      <w:r w:rsidRPr="00441714">
        <w:t>Su</w:t>
      </w:r>
      <w:proofErr w:type="spellEnd"/>
      <w:r w:rsidRPr="00441714">
        <w:t xml:space="preserve">, C., &amp; Yu, J. (2011). An optimizing BP neural network algorithm based on genetic algorithm. </w:t>
      </w:r>
      <w:r w:rsidRPr="00441714">
        <w:rPr>
          <w:i/>
          <w:iCs/>
        </w:rPr>
        <w:t>Artificial Intelligence Review</w:t>
      </w:r>
      <w:r w:rsidRPr="00441714">
        <w:t xml:space="preserve">, </w:t>
      </w:r>
      <w:r w:rsidRPr="00441714">
        <w:rPr>
          <w:i/>
          <w:iCs/>
        </w:rPr>
        <w:t>36</w:t>
      </w:r>
      <w:r w:rsidRPr="00441714">
        <w:t>(2), 153–162. https://doi.org/10.1007/s10462-011-9208-z</w:t>
      </w:r>
    </w:p>
    <w:p w14:paraId="57A2CE2A" w14:textId="77777777" w:rsidR="00441714" w:rsidRPr="00441714" w:rsidRDefault="00441714" w:rsidP="00441714">
      <w:pPr>
        <w:pStyle w:val="Bibliography"/>
      </w:pPr>
      <w:r w:rsidRPr="00441714">
        <w:t xml:space="preserve">Gordon, M. S. (1999). The Concept of Monophyly: A Speculative Essay. </w:t>
      </w:r>
      <w:r w:rsidRPr="00441714">
        <w:rPr>
          <w:i/>
          <w:iCs/>
        </w:rPr>
        <w:t>Biology and Philosophy</w:t>
      </w:r>
      <w:r w:rsidRPr="00441714">
        <w:t xml:space="preserve">, </w:t>
      </w:r>
      <w:r w:rsidRPr="00441714">
        <w:rPr>
          <w:i/>
          <w:iCs/>
        </w:rPr>
        <w:t>14</w:t>
      </w:r>
      <w:r w:rsidRPr="00441714">
        <w:t>(3), 331–348. https://doi.org/10.1023/A:1006535524246</w:t>
      </w:r>
    </w:p>
    <w:p w14:paraId="1BCC098F" w14:textId="77777777" w:rsidR="00441714" w:rsidRPr="00441714" w:rsidRDefault="00441714" w:rsidP="00441714">
      <w:pPr>
        <w:pStyle w:val="Bibliography"/>
      </w:pPr>
      <w:r w:rsidRPr="00441714">
        <w:t xml:space="preserve">Holland, J. H. (1992). </w:t>
      </w:r>
      <w:r w:rsidRPr="00441714">
        <w:rPr>
          <w:i/>
          <w:iCs/>
        </w:rPr>
        <w:t>Adaptation in Natural and Artificial Systems: An Introductory Analysis with Applications to Biology, Control and Artificial Intelligence</w:t>
      </w:r>
      <w:r w:rsidRPr="00441714">
        <w:t>. MIT Press.</w:t>
      </w:r>
    </w:p>
    <w:p w14:paraId="7D9786CA" w14:textId="77777777" w:rsidR="00441714" w:rsidRPr="00441714" w:rsidRDefault="00441714" w:rsidP="00441714">
      <w:pPr>
        <w:pStyle w:val="Bibliography"/>
      </w:pPr>
      <w:r w:rsidRPr="00441714">
        <w:t xml:space="preserve">Mazur, S. (2008, October 11). </w:t>
      </w:r>
      <w:r w:rsidRPr="00441714">
        <w:rPr>
          <w:i/>
          <w:iCs/>
        </w:rPr>
        <w:t>The Origin of Form Was Abrupt Not Gradual—Archaeology Magazine Archive</w:t>
      </w:r>
      <w:r w:rsidRPr="00441714">
        <w:t xml:space="preserve"> [Interview Article]. Archaeology Archive - A </w:t>
      </w:r>
      <w:r w:rsidRPr="00441714">
        <w:lastRenderedPageBreak/>
        <w:t>Publication of the Archaeological Institute of America. https://archive.archaeology.org/online/interviews/newman.html</w:t>
      </w:r>
    </w:p>
    <w:p w14:paraId="391AFD67" w14:textId="77777777" w:rsidR="00441714" w:rsidRPr="00441714" w:rsidRDefault="00441714" w:rsidP="00441714">
      <w:pPr>
        <w:pStyle w:val="Bibliography"/>
      </w:pPr>
      <w:proofErr w:type="spellStart"/>
      <w:r w:rsidRPr="00441714">
        <w:t>Mirjalili</w:t>
      </w:r>
      <w:proofErr w:type="spellEnd"/>
      <w:r w:rsidRPr="00441714">
        <w:t xml:space="preserve">, S. (2019). Genetic Algorithm. In S. </w:t>
      </w:r>
      <w:proofErr w:type="spellStart"/>
      <w:r w:rsidRPr="00441714">
        <w:t>Mirjalili</w:t>
      </w:r>
      <w:proofErr w:type="spellEnd"/>
      <w:r w:rsidRPr="00441714">
        <w:t xml:space="preserve"> (Ed.), </w:t>
      </w:r>
      <w:r w:rsidRPr="00441714">
        <w:rPr>
          <w:i/>
          <w:iCs/>
        </w:rPr>
        <w:t>Evolutionary Algorithms and Neural Networks: Theory and Applications</w:t>
      </w:r>
      <w:r w:rsidRPr="00441714">
        <w:t xml:space="preserve"> (pp. 43–55). Springer International Publishing. https://doi.org/10.1007/978-3-319-93025-1_4</w:t>
      </w:r>
    </w:p>
    <w:p w14:paraId="5B78225F" w14:textId="77777777" w:rsidR="00441714" w:rsidRPr="00441714" w:rsidRDefault="00441714" w:rsidP="00441714">
      <w:pPr>
        <w:pStyle w:val="Bibliography"/>
      </w:pPr>
      <w:r w:rsidRPr="00441714">
        <w:t xml:space="preserve">Sun, Y., </w:t>
      </w:r>
      <w:proofErr w:type="spellStart"/>
      <w:r w:rsidRPr="00441714">
        <w:t>Xue</w:t>
      </w:r>
      <w:proofErr w:type="spellEnd"/>
      <w:r w:rsidRPr="00441714">
        <w:t xml:space="preserve">, B., Zhang, M., Yen, G. G., &amp; </w:t>
      </w:r>
      <w:proofErr w:type="spellStart"/>
      <w:r w:rsidRPr="00441714">
        <w:t>Lv</w:t>
      </w:r>
      <w:proofErr w:type="spellEnd"/>
      <w:r w:rsidRPr="00441714">
        <w:t xml:space="preserve">, J. (2020). Automatically Designing CNN Architectures Using the Genetic Algorithm for Image Classification. </w:t>
      </w:r>
      <w:r w:rsidRPr="00441714">
        <w:rPr>
          <w:i/>
          <w:iCs/>
        </w:rPr>
        <w:t>IEEE Transactions on Cybernetics</w:t>
      </w:r>
      <w:r w:rsidRPr="00441714">
        <w:t xml:space="preserve">, </w:t>
      </w:r>
      <w:r w:rsidRPr="00441714">
        <w:rPr>
          <w:i/>
          <w:iCs/>
        </w:rPr>
        <w:t>50</w:t>
      </w:r>
      <w:r w:rsidRPr="00441714">
        <w:t>(9), 3840–3854. https://doi.org/10.1109/TCYB.2020.2983860</w:t>
      </w:r>
    </w:p>
    <w:p w14:paraId="2ACB7B11" w14:textId="77777777" w:rsidR="00441714" w:rsidRPr="00441714" w:rsidRDefault="00441714" w:rsidP="00441714">
      <w:pPr>
        <w:pStyle w:val="Bibliography"/>
      </w:pPr>
      <w:r w:rsidRPr="00441714">
        <w:t xml:space="preserve">Whitley, D. (1994). A genetic algorithm tutorial. </w:t>
      </w:r>
      <w:r w:rsidRPr="00441714">
        <w:rPr>
          <w:i/>
          <w:iCs/>
        </w:rPr>
        <w:t>Statistics and Computing</w:t>
      </w:r>
      <w:r w:rsidRPr="00441714">
        <w:t xml:space="preserve">, </w:t>
      </w:r>
      <w:r w:rsidRPr="00441714">
        <w:rPr>
          <w:i/>
          <w:iCs/>
        </w:rPr>
        <w:t>4</w:t>
      </w:r>
      <w:r w:rsidRPr="00441714">
        <w:t>(2), 65–85. https://doi.org/10.1007/BF00175354</w:t>
      </w:r>
    </w:p>
    <w:p w14:paraId="068C0E9C" w14:textId="45BB8A5B" w:rsidR="00F97585" w:rsidRPr="00F97585" w:rsidRDefault="00F97585" w:rsidP="00F97585">
      <w:r>
        <w:fldChar w:fldCharType="end"/>
      </w:r>
    </w:p>
    <w:sectPr w:rsidR="00F97585" w:rsidRPr="00F9758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14460702 Elihu Essien-Thompson" w:date="2022-02-24T16:17:00Z" w:initials="CEET">
    <w:p w14:paraId="320BF697" w14:textId="77777777" w:rsidR="00E813BC" w:rsidRDefault="00E813BC" w:rsidP="001759C4">
      <w:pPr>
        <w:pStyle w:val="CommentText"/>
      </w:pPr>
      <w:r>
        <w:rPr>
          <w:rStyle w:val="CommentReference"/>
        </w:rPr>
        <w:annotationRef/>
      </w:r>
      <w:r>
        <w:t xml:space="preserve">Assuming </w:t>
      </w:r>
      <w:r>
        <w:rPr>
          <w:b/>
          <w:bCs/>
        </w:rPr>
        <w:t xml:space="preserve">search spaces, local optima, and global optimum </w:t>
      </w:r>
      <w:r>
        <w:t xml:space="preserve"> have been discussed in an earlier chapter</w:t>
      </w:r>
    </w:p>
  </w:comment>
  <w:comment w:id="1" w:author="C14460702 Elihu Essien-Thompson" w:date="2022-02-24T16:18:00Z" w:initials="CEET">
    <w:p w14:paraId="046D1DD3" w14:textId="0FFFDEFE" w:rsidR="00E813BC" w:rsidRDefault="00E813BC" w:rsidP="007E19AB">
      <w:pPr>
        <w:pStyle w:val="CommentText"/>
      </w:pPr>
      <w:r>
        <w:rPr>
          <w:rStyle w:val="CommentReference"/>
        </w:rPr>
        <w:annotationRef/>
      </w:r>
      <w:r>
        <w:t>Assuming the Travelling Salesman Problem is mentioned in an earlier chapter</w:t>
      </w:r>
    </w:p>
  </w:comment>
  <w:comment w:id="2" w:author="C14460702 Elihu Essien-Thompson" w:date="2022-02-24T19:37:00Z" w:initials="CEET">
    <w:p w14:paraId="1EE59A83" w14:textId="77777777" w:rsidR="00334DD8" w:rsidRDefault="00334DD8" w:rsidP="00327D76">
      <w:pPr>
        <w:pStyle w:val="CommentText"/>
      </w:pPr>
      <w:r>
        <w:rPr>
          <w:rStyle w:val="CommentReference"/>
        </w:rPr>
        <w:annotationRef/>
      </w:r>
      <w:r>
        <w:t>Need picture when I find the paper aga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0BF697" w15:done="0"/>
  <w15:commentEx w15:paraId="046D1DD3" w15:done="0"/>
  <w15:commentEx w15:paraId="1EE59A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22E0C" w16cex:dateUtc="2022-02-24T16:17:00Z"/>
  <w16cex:commentExtensible w16cex:durableId="25C22E43" w16cex:dateUtc="2022-02-24T16:18:00Z"/>
  <w16cex:commentExtensible w16cex:durableId="25C25D01" w16cex:dateUtc="2022-02-24T1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0BF697" w16cid:durableId="25C22E0C"/>
  <w16cid:commentId w16cid:paraId="046D1DD3" w16cid:durableId="25C22E43"/>
  <w16cid:commentId w16cid:paraId="1EE59A83" w16cid:durableId="25C25D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EDB19A" w14:textId="77777777" w:rsidR="00322F8F" w:rsidRDefault="00322F8F" w:rsidP="00761AEE">
      <w:pPr>
        <w:spacing w:after="0" w:line="240" w:lineRule="auto"/>
      </w:pPr>
      <w:r>
        <w:separator/>
      </w:r>
    </w:p>
  </w:endnote>
  <w:endnote w:type="continuationSeparator" w:id="0">
    <w:p w14:paraId="1C930D19" w14:textId="77777777" w:rsidR="00322F8F" w:rsidRDefault="00322F8F" w:rsidP="00761A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320B44" w14:textId="77777777" w:rsidR="00322F8F" w:rsidRDefault="00322F8F" w:rsidP="00761AEE">
      <w:pPr>
        <w:spacing w:after="0" w:line="240" w:lineRule="auto"/>
      </w:pPr>
      <w:r>
        <w:separator/>
      </w:r>
    </w:p>
  </w:footnote>
  <w:footnote w:type="continuationSeparator" w:id="0">
    <w:p w14:paraId="7D85E0C3" w14:textId="77777777" w:rsidR="00322F8F" w:rsidRDefault="00322F8F" w:rsidP="00761A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751D3A"/>
    <w:multiLevelType w:val="hybridMultilevel"/>
    <w:tmpl w:val="C3AAFF5A"/>
    <w:lvl w:ilvl="0" w:tplc="1809000F">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640F4F52"/>
    <w:multiLevelType w:val="hybridMultilevel"/>
    <w:tmpl w:val="98A696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14460702 Elihu Essien-Thompson">
    <w15:presenceInfo w15:providerId="AD" w15:userId="S::C14460702@mytudublin.ie::e6f709d9-c703-43d9-a0ee-a9cb196c1d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wsDQ1NbY0MTYyNzZT0lEKTi0uzszPAykwrgUARlQ1liwAAAA="/>
  </w:docVars>
  <w:rsids>
    <w:rsidRoot w:val="00E06E44"/>
    <w:rsid w:val="000159F9"/>
    <w:rsid w:val="00036C34"/>
    <w:rsid w:val="000408E8"/>
    <w:rsid w:val="00055587"/>
    <w:rsid w:val="0008015B"/>
    <w:rsid w:val="0008448E"/>
    <w:rsid w:val="000956C8"/>
    <w:rsid w:val="000D5A17"/>
    <w:rsid w:val="00125B80"/>
    <w:rsid w:val="00157F3E"/>
    <w:rsid w:val="00165100"/>
    <w:rsid w:val="001716BC"/>
    <w:rsid w:val="00171B69"/>
    <w:rsid w:val="001768FE"/>
    <w:rsid w:val="00185301"/>
    <w:rsid w:val="001B7676"/>
    <w:rsid w:val="001C0087"/>
    <w:rsid w:val="001E07B3"/>
    <w:rsid w:val="001F4B09"/>
    <w:rsid w:val="002110E3"/>
    <w:rsid w:val="00226253"/>
    <w:rsid w:val="002646FD"/>
    <w:rsid w:val="00267A73"/>
    <w:rsid w:val="002768B4"/>
    <w:rsid w:val="002F3E3D"/>
    <w:rsid w:val="0031101C"/>
    <w:rsid w:val="00322F8F"/>
    <w:rsid w:val="00325B5E"/>
    <w:rsid w:val="00332A67"/>
    <w:rsid w:val="00334DD8"/>
    <w:rsid w:val="003410EC"/>
    <w:rsid w:val="003573CA"/>
    <w:rsid w:val="00374F88"/>
    <w:rsid w:val="003860D2"/>
    <w:rsid w:val="003B6C37"/>
    <w:rsid w:val="003C6A45"/>
    <w:rsid w:val="003E6275"/>
    <w:rsid w:val="00402D35"/>
    <w:rsid w:val="00427355"/>
    <w:rsid w:val="00441714"/>
    <w:rsid w:val="00452714"/>
    <w:rsid w:val="00452DC9"/>
    <w:rsid w:val="004624D7"/>
    <w:rsid w:val="00493AC9"/>
    <w:rsid w:val="005018BF"/>
    <w:rsid w:val="005255DF"/>
    <w:rsid w:val="00550CEF"/>
    <w:rsid w:val="00551F64"/>
    <w:rsid w:val="005603D5"/>
    <w:rsid w:val="00565FF1"/>
    <w:rsid w:val="005F04C9"/>
    <w:rsid w:val="00605F43"/>
    <w:rsid w:val="006132AD"/>
    <w:rsid w:val="006824D6"/>
    <w:rsid w:val="006869B8"/>
    <w:rsid w:val="006E02FD"/>
    <w:rsid w:val="006F7B43"/>
    <w:rsid w:val="007008D4"/>
    <w:rsid w:val="007375FA"/>
    <w:rsid w:val="00761AEE"/>
    <w:rsid w:val="007678CE"/>
    <w:rsid w:val="00791B42"/>
    <w:rsid w:val="007E7963"/>
    <w:rsid w:val="00807FA6"/>
    <w:rsid w:val="00834110"/>
    <w:rsid w:val="008B1D99"/>
    <w:rsid w:val="008D42C7"/>
    <w:rsid w:val="008E7B8E"/>
    <w:rsid w:val="008F6E5F"/>
    <w:rsid w:val="009159DB"/>
    <w:rsid w:val="00925423"/>
    <w:rsid w:val="00931250"/>
    <w:rsid w:val="009317A0"/>
    <w:rsid w:val="009B3B7A"/>
    <w:rsid w:val="00A74B3E"/>
    <w:rsid w:val="00A75132"/>
    <w:rsid w:val="00AB7DA8"/>
    <w:rsid w:val="00AC7889"/>
    <w:rsid w:val="00AE5124"/>
    <w:rsid w:val="00B12488"/>
    <w:rsid w:val="00B35119"/>
    <w:rsid w:val="00B82CE0"/>
    <w:rsid w:val="00BA1586"/>
    <w:rsid w:val="00BA78F2"/>
    <w:rsid w:val="00BB5480"/>
    <w:rsid w:val="00C17697"/>
    <w:rsid w:val="00C30DE7"/>
    <w:rsid w:val="00C343BD"/>
    <w:rsid w:val="00C85A2D"/>
    <w:rsid w:val="00C9590A"/>
    <w:rsid w:val="00CC4A0F"/>
    <w:rsid w:val="00D16C25"/>
    <w:rsid w:val="00D441B3"/>
    <w:rsid w:val="00D7179E"/>
    <w:rsid w:val="00D93CE6"/>
    <w:rsid w:val="00D949CE"/>
    <w:rsid w:val="00DC08B6"/>
    <w:rsid w:val="00DC3722"/>
    <w:rsid w:val="00DC6546"/>
    <w:rsid w:val="00E043D9"/>
    <w:rsid w:val="00E06E44"/>
    <w:rsid w:val="00E20A91"/>
    <w:rsid w:val="00E65B38"/>
    <w:rsid w:val="00E813BC"/>
    <w:rsid w:val="00EA1933"/>
    <w:rsid w:val="00EA6407"/>
    <w:rsid w:val="00EC3081"/>
    <w:rsid w:val="00EC6718"/>
    <w:rsid w:val="00F47998"/>
    <w:rsid w:val="00F649A2"/>
    <w:rsid w:val="00F80E4C"/>
    <w:rsid w:val="00F81F81"/>
    <w:rsid w:val="00F944F2"/>
    <w:rsid w:val="00F97585"/>
    <w:rsid w:val="00FD6A3B"/>
    <w:rsid w:val="00FE2999"/>
    <w:rsid w:val="00FF29A3"/>
    <w:rsid w:val="00FF3729"/>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158876"/>
  <w15:chartTrackingRefBased/>
  <w15:docId w15:val="{0DF88840-9284-43B4-A303-F406B93EE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E44"/>
    <w:rPr>
      <w:rFonts w:ascii="Arial" w:hAnsi="Arial" w:cs="Arial"/>
      <w:sz w:val="24"/>
      <w:szCs w:val="24"/>
      <w:lang w:val="en-GB"/>
    </w:rPr>
  </w:style>
  <w:style w:type="paragraph" w:styleId="Heading2">
    <w:name w:val="heading 2"/>
    <w:basedOn w:val="Normal"/>
    <w:next w:val="Normal"/>
    <w:link w:val="Heading2Char"/>
    <w:uiPriority w:val="9"/>
    <w:unhideWhenUsed/>
    <w:qFormat/>
    <w:rsid w:val="00E06E44"/>
    <w:pPr>
      <w:keepNext/>
      <w:keepLines/>
      <w:spacing w:before="40" w:after="0"/>
      <w:outlineLvl w:val="1"/>
    </w:pPr>
    <w:rPr>
      <w:rFonts w:eastAsiaTheme="majorEastAsia"/>
      <w:color w:val="2F5496" w:themeColor="accent1" w:themeShade="BF"/>
      <w:sz w:val="32"/>
      <w:szCs w:val="32"/>
    </w:rPr>
  </w:style>
  <w:style w:type="paragraph" w:styleId="Heading3">
    <w:name w:val="heading 3"/>
    <w:basedOn w:val="Normal"/>
    <w:next w:val="Normal"/>
    <w:link w:val="Heading3Char"/>
    <w:uiPriority w:val="9"/>
    <w:unhideWhenUsed/>
    <w:qFormat/>
    <w:rsid w:val="0008448E"/>
    <w:pPr>
      <w:keepNext/>
      <w:keepLines/>
      <w:spacing w:before="40" w:after="0"/>
      <w:outlineLvl w:val="2"/>
    </w:pPr>
    <w:rPr>
      <w:rFonts w:asciiTheme="majorHAnsi" w:eastAsiaTheme="majorEastAsia" w:hAnsiTheme="majorHAnsi" w:cstheme="majorBidi"/>
      <w:b/>
      <w:bCs/>
      <w:color w:val="1F3763" w:themeColor="accent1" w:themeShade="7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06E44"/>
    <w:rPr>
      <w:rFonts w:ascii="Arial" w:eastAsiaTheme="majorEastAsia" w:hAnsi="Arial" w:cs="Arial"/>
      <w:color w:val="2F5496" w:themeColor="accent1" w:themeShade="BF"/>
      <w:sz w:val="32"/>
      <w:szCs w:val="32"/>
      <w:lang w:val="en-GB"/>
    </w:rPr>
  </w:style>
  <w:style w:type="character" w:customStyle="1" w:styleId="Heading3Char">
    <w:name w:val="Heading 3 Char"/>
    <w:basedOn w:val="DefaultParagraphFont"/>
    <w:link w:val="Heading3"/>
    <w:uiPriority w:val="9"/>
    <w:rsid w:val="0008448E"/>
    <w:rPr>
      <w:rFonts w:asciiTheme="majorHAnsi" w:eastAsiaTheme="majorEastAsia" w:hAnsiTheme="majorHAnsi" w:cstheme="majorBidi"/>
      <w:b/>
      <w:bCs/>
      <w:color w:val="1F3763" w:themeColor="accent1" w:themeShade="7F"/>
      <w:sz w:val="28"/>
      <w:szCs w:val="28"/>
      <w:lang w:val="en-GB"/>
    </w:rPr>
  </w:style>
  <w:style w:type="paragraph" w:styleId="Bibliography">
    <w:name w:val="Bibliography"/>
    <w:basedOn w:val="Normal"/>
    <w:next w:val="Normal"/>
    <w:uiPriority w:val="37"/>
    <w:unhideWhenUsed/>
    <w:rsid w:val="00F97585"/>
    <w:pPr>
      <w:spacing w:after="0" w:line="480" w:lineRule="auto"/>
      <w:ind w:left="720" w:hanging="720"/>
    </w:pPr>
  </w:style>
  <w:style w:type="paragraph" w:styleId="ListParagraph">
    <w:name w:val="List Paragraph"/>
    <w:basedOn w:val="Normal"/>
    <w:uiPriority w:val="34"/>
    <w:qFormat/>
    <w:rsid w:val="00E20A91"/>
    <w:pPr>
      <w:ind w:left="720"/>
      <w:contextualSpacing/>
    </w:pPr>
  </w:style>
  <w:style w:type="paragraph" w:styleId="Subtitle">
    <w:name w:val="Subtitle"/>
    <w:basedOn w:val="Normal"/>
    <w:next w:val="Normal"/>
    <w:link w:val="SubtitleChar"/>
    <w:uiPriority w:val="11"/>
    <w:qFormat/>
    <w:rsid w:val="00551F64"/>
    <w:pPr>
      <w:numPr>
        <w:ilvl w:val="1"/>
      </w:numPr>
    </w:pPr>
    <w:rPr>
      <w:rFonts w:asciiTheme="minorHAnsi"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551F64"/>
    <w:rPr>
      <w:color w:val="5A5A5A" w:themeColor="text1" w:themeTint="A5"/>
      <w:spacing w:val="15"/>
      <w:lang w:val="en-GB"/>
    </w:rPr>
  </w:style>
  <w:style w:type="character" w:styleId="PlaceholderText">
    <w:name w:val="Placeholder Text"/>
    <w:basedOn w:val="DefaultParagraphFont"/>
    <w:uiPriority w:val="99"/>
    <w:semiHidden/>
    <w:rsid w:val="00DC6546"/>
    <w:rPr>
      <w:color w:val="808080"/>
    </w:rPr>
  </w:style>
  <w:style w:type="paragraph" w:styleId="FootnoteText">
    <w:name w:val="footnote text"/>
    <w:basedOn w:val="Normal"/>
    <w:link w:val="FootnoteTextChar"/>
    <w:uiPriority w:val="99"/>
    <w:semiHidden/>
    <w:unhideWhenUsed/>
    <w:rsid w:val="00761A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1AEE"/>
    <w:rPr>
      <w:rFonts w:ascii="Arial" w:hAnsi="Arial" w:cs="Arial"/>
      <w:sz w:val="20"/>
      <w:szCs w:val="20"/>
      <w:lang w:val="en-GB"/>
    </w:rPr>
  </w:style>
  <w:style w:type="character" w:styleId="FootnoteReference">
    <w:name w:val="footnote reference"/>
    <w:basedOn w:val="DefaultParagraphFont"/>
    <w:uiPriority w:val="99"/>
    <w:semiHidden/>
    <w:unhideWhenUsed/>
    <w:rsid w:val="00761AEE"/>
    <w:rPr>
      <w:vertAlign w:val="superscript"/>
    </w:rPr>
  </w:style>
  <w:style w:type="paragraph" w:styleId="Caption">
    <w:name w:val="caption"/>
    <w:basedOn w:val="Normal"/>
    <w:next w:val="Normal"/>
    <w:uiPriority w:val="35"/>
    <w:unhideWhenUsed/>
    <w:qFormat/>
    <w:rsid w:val="00761AEE"/>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813BC"/>
    <w:rPr>
      <w:sz w:val="16"/>
      <w:szCs w:val="16"/>
    </w:rPr>
  </w:style>
  <w:style w:type="paragraph" w:styleId="CommentText">
    <w:name w:val="annotation text"/>
    <w:basedOn w:val="Normal"/>
    <w:link w:val="CommentTextChar"/>
    <w:uiPriority w:val="99"/>
    <w:unhideWhenUsed/>
    <w:rsid w:val="00E813BC"/>
    <w:pPr>
      <w:spacing w:line="240" w:lineRule="auto"/>
    </w:pPr>
    <w:rPr>
      <w:sz w:val="20"/>
      <w:szCs w:val="20"/>
    </w:rPr>
  </w:style>
  <w:style w:type="character" w:customStyle="1" w:styleId="CommentTextChar">
    <w:name w:val="Comment Text Char"/>
    <w:basedOn w:val="DefaultParagraphFont"/>
    <w:link w:val="CommentText"/>
    <w:uiPriority w:val="99"/>
    <w:rsid w:val="00E813BC"/>
    <w:rPr>
      <w:rFonts w:ascii="Arial" w:hAnsi="Arial" w:cs="Arial"/>
      <w:sz w:val="20"/>
      <w:szCs w:val="20"/>
      <w:lang w:val="en-GB"/>
    </w:rPr>
  </w:style>
  <w:style w:type="paragraph" w:styleId="CommentSubject">
    <w:name w:val="annotation subject"/>
    <w:basedOn w:val="CommentText"/>
    <w:next w:val="CommentText"/>
    <w:link w:val="CommentSubjectChar"/>
    <w:uiPriority w:val="99"/>
    <w:semiHidden/>
    <w:unhideWhenUsed/>
    <w:rsid w:val="00E813BC"/>
    <w:rPr>
      <w:b/>
      <w:bCs/>
    </w:rPr>
  </w:style>
  <w:style w:type="character" w:customStyle="1" w:styleId="CommentSubjectChar">
    <w:name w:val="Comment Subject Char"/>
    <w:basedOn w:val="CommentTextChar"/>
    <w:link w:val="CommentSubject"/>
    <w:uiPriority w:val="99"/>
    <w:semiHidden/>
    <w:rsid w:val="00E813BC"/>
    <w:rPr>
      <w:rFonts w:ascii="Arial" w:hAnsi="Arial" w:cs="Arial"/>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56F6002-54A3-405D-A21B-4CFA1D6B4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1</TotalTime>
  <Pages>6</Pages>
  <Words>6193</Words>
  <Characters>35301</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4460702 Elihu Essien-Thompson</dc:creator>
  <cp:keywords/>
  <dc:description/>
  <cp:lastModifiedBy>C14460702 Elihu Essien-Thompson</cp:lastModifiedBy>
  <cp:revision>104</cp:revision>
  <dcterms:created xsi:type="dcterms:W3CDTF">2022-02-22T13:19:00Z</dcterms:created>
  <dcterms:modified xsi:type="dcterms:W3CDTF">2022-02-24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i8XvKwn"/&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